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50"/>
        <w:gridCol w:w="1630"/>
        <w:gridCol w:w="1276"/>
        <w:gridCol w:w="567"/>
        <w:gridCol w:w="430"/>
        <w:gridCol w:w="4673"/>
        <w:gridCol w:w="986"/>
      </w:tblGrid>
      <w:tr w:rsidR="00FF1032" w:rsidRPr="00E41406" w14:paraId="2E1D0D2F" w14:textId="77777777" w:rsidTr="00E148F4">
        <w:tc>
          <w:tcPr>
            <w:tcW w:w="350" w:type="dxa"/>
          </w:tcPr>
          <w:p w14:paraId="67F639F8" w14:textId="77777777" w:rsidR="00FF1032" w:rsidRPr="00E41406" w:rsidRDefault="00FF1032" w:rsidP="00E148F4">
            <w:pPr>
              <w:spacing w:line="240" w:lineRule="auto"/>
              <w:jc w:val="center"/>
              <w:rPr>
                <w:b/>
                <w:sz w:val="8"/>
                <w:szCs w:val="8"/>
              </w:rPr>
            </w:pPr>
            <w:r w:rsidRPr="00E41406">
              <w:rPr>
                <w:b/>
                <w:sz w:val="8"/>
                <w:szCs w:val="8"/>
              </w:rPr>
              <w:t>#</w:t>
            </w:r>
          </w:p>
        </w:tc>
        <w:tc>
          <w:tcPr>
            <w:tcW w:w="1630" w:type="dxa"/>
          </w:tcPr>
          <w:p w14:paraId="6C1AC405" w14:textId="77777777" w:rsidR="00FF1032" w:rsidRPr="00E41406" w:rsidRDefault="00FF1032" w:rsidP="00E148F4">
            <w:pPr>
              <w:spacing w:line="240" w:lineRule="auto"/>
              <w:rPr>
                <w:b/>
                <w:sz w:val="8"/>
                <w:szCs w:val="8"/>
              </w:rPr>
            </w:pPr>
            <w:r w:rsidRPr="00E41406">
              <w:rPr>
                <w:b/>
                <w:sz w:val="8"/>
                <w:szCs w:val="8"/>
              </w:rPr>
              <w:t>Vector</w:t>
            </w:r>
          </w:p>
        </w:tc>
        <w:tc>
          <w:tcPr>
            <w:tcW w:w="1276" w:type="dxa"/>
          </w:tcPr>
          <w:p w14:paraId="59DEE75B" w14:textId="77777777" w:rsidR="00FF1032" w:rsidRPr="00E41406" w:rsidRDefault="00FF1032" w:rsidP="00E148F4">
            <w:pPr>
              <w:spacing w:line="240" w:lineRule="auto"/>
              <w:rPr>
                <w:b/>
                <w:sz w:val="8"/>
                <w:szCs w:val="8"/>
              </w:rPr>
            </w:pPr>
            <w:r w:rsidRPr="00E41406">
              <w:rPr>
                <w:b/>
                <w:sz w:val="8"/>
                <w:szCs w:val="8"/>
              </w:rPr>
              <w:t>Type</w:t>
            </w:r>
          </w:p>
        </w:tc>
        <w:tc>
          <w:tcPr>
            <w:tcW w:w="567" w:type="dxa"/>
          </w:tcPr>
          <w:p w14:paraId="575E6B7E" w14:textId="77777777" w:rsidR="00FF1032" w:rsidRPr="00E41406" w:rsidRDefault="00FF1032" w:rsidP="00E148F4">
            <w:pPr>
              <w:spacing w:line="240" w:lineRule="auto"/>
              <w:rPr>
                <w:b/>
                <w:sz w:val="8"/>
                <w:szCs w:val="8"/>
              </w:rPr>
            </w:pPr>
            <w:r w:rsidRPr="00E41406">
              <w:rPr>
                <w:b/>
                <w:sz w:val="8"/>
                <w:szCs w:val="8"/>
              </w:rPr>
              <w:t>Size</w:t>
            </w:r>
          </w:p>
        </w:tc>
        <w:tc>
          <w:tcPr>
            <w:tcW w:w="430" w:type="dxa"/>
          </w:tcPr>
          <w:p w14:paraId="5C4EAE04" w14:textId="77777777" w:rsidR="00FF1032" w:rsidRPr="00E41406" w:rsidRDefault="00FF1032" w:rsidP="00E148F4">
            <w:pPr>
              <w:spacing w:line="240" w:lineRule="auto"/>
              <w:rPr>
                <w:b/>
                <w:sz w:val="8"/>
                <w:szCs w:val="8"/>
              </w:rPr>
            </w:pPr>
            <w:r w:rsidRPr="00E41406">
              <w:rPr>
                <w:b/>
                <w:sz w:val="8"/>
                <w:szCs w:val="8"/>
              </w:rPr>
              <w:t>Res</w:t>
            </w:r>
          </w:p>
        </w:tc>
        <w:tc>
          <w:tcPr>
            <w:tcW w:w="4673" w:type="dxa"/>
          </w:tcPr>
          <w:p w14:paraId="5176C936" w14:textId="77777777" w:rsidR="00FF1032" w:rsidRPr="00E41406" w:rsidRDefault="00FF1032" w:rsidP="00E148F4">
            <w:pPr>
              <w:spacing w:line="240" w:lineRule="auto"/>
              <w:rPr>
                <w:b/>
                <w:sz w:val="8"/>
                <w:szCs w:val="8"/>
              </w:rPr>
            </w:pPr>
            <w:r>
              <w:rPr>
                <w:b/>
                <w:sz w:val="8"/>
                <w:szCs w:val="8"/>
              </w:rPr>
              <w:t>Source / molecular cloning</w:t>
            </w:r>
          </w:p>
        </w:tc>
        <w:tc>
          <w:tcPr>
            <w:tcW w:w="986" w:type="dxa"/>
          </w:tcPr>
          <w:p w14:paraId="5511FCD3" w14:textId="77777777" w:rsidR="00FF1032" w:rsidRPr="00E41406" w:rsidRDefault="00FF1032" w:rsidP="00E148F4">
            <w:pPr>
              <w:spacing w:line="240" w:lineRule="auto"/>
              <w:rPr>
                <w:b/>
                <w:sz w:val="8"/>
                <w:szCs w:val="8"/>
              </w:rPr>
            </w:pPr>
            <w:r>
              <w:rPr>
                <w:b/>
                <w:sz w:val="8"/>
                <w:szCs w:val="8"/>
              </w:rPr>
              <w:t>Availability</w:t>
            </w:r>
          </w:p>
        </w:tc>
      </w:tr>
      <w:tr w:rsidR="00FF1032" w:rsidRPr="00E41406" w14:paraId="046C04A7" w14:textId="77777777" w:rsidTr="00E148F4">
        <w:tc>
          <w:tcPr>
            <w:tcW w:w="350" w:type="dxa"/>
            <w:shd w:val="clear" w:color="auto" w:fill="auto"/>
          </w:tcPr>
          <w:p w14:paraId="2B8F9872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1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3ED8151F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UC57[AGOC]</w:t>
            </w:r>
          </w:p>
        </w:tc>
        <w:tc>
          <w:tcPr>
            <w:tcW w:w="1276" w:type="dxa"/>
            <w:shd w:val="clear" w:color="auto" w:fill="auto"/>
          </w:tcPr>
          <w:p w14:paraId="02AF1996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gene synthesis (Genewiz)</w:t>
            </w:r>
          </w:p>
        </w:tc>
        <w:tc>
          <w:tcPr>
            <w:tcW w:w="567" w:type="dxa"/>
            <w:shd w:val="clear" w:color="auto" w:fill="auto"/>
          </w:tcPr>
          <w:p w14:paraId="1275425F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5,678 bp</w:t>
            </w:r>
          </w:p>
        </w:tc>
        <w:tc>
          <w:tcPr>
            <w:tcW w:w="430" w:type="dxa"/>
            <w:shd w:val="clear" w:color="auto" w:fill="auto"/>
          </w:tcPr>
          <w:p w14:paraId="377FF6CE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432C0178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O</w:t>
            </w:r>
            <w:r w:rsidRPr="00E41406">
              <w:rPr>
                <w:sz w:val="8"/>
                <w:szCs w:val="8"/>
              </w:rPr>
              <w:t xml:space="preserve">rdered from Genewiz (3,277 bp </w:t>
            </w:r>
            <w:r w:rsidRPr="00E41406">
              <w:rPr>
                <w:i/>
                <w:sz w:val="8"/>
                <w:szCs w:val="8"/>
              </w:rPr>
              <w:t>de novo</w:t>
            </w:r>
            <w:r w:rsidRPr="00E41406">
              <w:rPr>
                <w:sz w:val="8"/>
                <w:szCs w:val="8"/>
              </w:rPr>
              <w:t xml:space="preserve"> synthetized sequence inserted into the pUC57-Kan backbone via NdeI / PstI</w:t>
            </w:r>
          </w:p>
        </w:tc>
        <w:tc>
          <w:tcPr>
            <w:tcW w:w="986" w:type="dxa"/>
            <w:shd w:val="clear" w:color="auto" w:fill="auto"/>
          </w:tcPr>
          <w:p w14:paraId="0A41411F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0F336A0F" w14:textId="77777777" w:rsidTr="00E148F4">
        <w:tc>
          <w:tcPr>
            <w:tcW w:w="350" w:type="dxa"/>
            <w:shd w:val="clear" w:color="auto" w:fill="auto"/>
          </w:tcPr>
          <w:p w14:paraId="3EFB2B99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2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44C45783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GS[#P’#O(LA)-mEmerald]</w:t>
            </w:r>
          </w:p>
        </w:tc>
        <w:tc>
          <w:tcPr>
            <w:tcW w:w="1276" w:type="dxa"/>
            <w:shd w:val="clear" w:color="auto" w:fill="auto"/>
          </w:tcPr>
          <w:p w14:paraId="3B5E08A5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gene synthesis (Invitrogen)</w:t>
            </w:r>
          </w:p>
        </w:tc>
        <w:tc>
          <w:tcPr>
            <w:tcW w:w="567" w:type="dxa"/>
            <w:shd w:val="clear" w:color="auto" w:fill="auto"/>
          </w:tcPr>
          <w:p w14:paraId="217E636E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4,111 bp</w:t>
            </w:r>
          </w:p>
        </w:tc>
        <w:tc>
          <w:tcPr>
            <w:tcW w:w="430" w:type="dxa"/>
            <w:shd w:val="clear" w:color="auto" w:fill="auto"/>
          </w:tcPr>
          <w:p w14:paraId="08B9435D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4659F671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O</w:t>
            </w:r>
            <w:r w:rsidRPr="00E41406">
              <w:rPr>
                <w:sz w:val="8"/>
                <w:szCs w:val="8"/>
              </w:rPr>
              <w:t xml:space="preserve">rdered from Invitrogen (1,833 bp </w:t>
            </w:r>
            <w:r w:rsidRPr="00E41406">
              <w:rPr>
                <w:i/>
                <w:sz w:val="8"/>
                <w:szCs w:val="8"/>
              </w:rPr>
              <w:t>de novo</w:t>
            </w:r>
            <w:r w:rsidRPr="00E41406">
              <w:rPr>
                <w:sz w:val="8"/>
                <w:szCs w:val="8"/>
              </w:rPr>
              <w:t xml:space="preserve"> synthetized sequence inserted into the pMK-RQ backbone via SfiI</w:t>
            </w:r>
          </w:p>
        </w:tc>
        <w:tc>
          <w:tcPr>
            <w:tcW w:w="986" w:type="dxa"/>
            <w:shd w:val="clear" w:color="auto" w:fill="auto"/>
          </w:tcPr>
          <w:p w14:paraId="0450149C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4DA5CE01" w14:textId="77777777" w:rsidTr="00E148F4">
        <w:tc>
          <w:tcPr>
            <w:tcW w:w="350" w:type="dxa"/>
            <w:shd w:val="clear" w:color="auto" w:fill="auto"/>
          </w:tcPr>
          <w:p w14:paraId="42787C91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3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234FAC95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GS[ACOS]</w:t>
            </w:r>
          </w:p>
        </w:tc>
        <w:tc>
          <w:tcPr>
            <w:tcW w:w="1276" w:type="dxa"/>
            <w:shd w:val="clear" w:color="auto" w:fill="auto"/>
          </w:tcPr>
          <w:p w14:paraId="429C84CE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gene synthesis (Invitrogen)</w:t>
            </w:r>
          </w:p>
        </w:tc>
        <w:tc>
          <w:tcPr>
            <w:tcW w:w="567" w:type="dxa"/>
            <w:shd w:val="clear" w:color="auto" w:fill="auto"/>
          </w:tcPr>
          <w:p w14:paraId="099FA0EA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4,928 bp</w:t>
            </w:r>
          </w:p>
        </w:tc>
        <w:tc>
          <w:tcPr>
            <w:tcW w:w="430" w:type="dxa"/>
            <w:shd w:val="clear" w:color="auto" w:fill="auto"/>
          </w:tcPr>
          <w:p w14:paraId="4BECEED3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5B92E8DF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O</w:t>
            </w:r>
            <w:r w:rsidRPr="00E41406">
              <w:rPr>
                <w:sz w:val="8"/>
                <w:szCs w:val="8"/>
              </w:rPr>
              <w:t xml:space="preserve">rdered from Invitrogen (2,650 bp </w:t>
            </w:r>
            <w:r w:rsidRPr="00E41406">
              <w:rPr>
                <w:i/>
                <w:sz w:val="8"/>
                <w:szCs w:val="8"/>
              </w:rPr>
              <w:t>de novo</w:t>
            </w:r>
            <w:r w:rsidRPr="00E41406">
              <w:rPr>
                <w:sz w:val="8"/>
                <w:szCs w:val="8"/>
              </w:rPr>
              <w:t xml:space="preserve"> synthetized sequence inserted into the pMK-RQ backbone via SfiI</w:t>
            </w:r>
          </w:p>
        </w:tc>
        <w:tc>
          <w:tcPr>
            <w:tcW w:w="986" w:type="dxa"/>
            <w:shd w:val="clear" w:color="auto" w:fill="auto"/>
          </w:tcPr>
          <w:p w14:paraId="2DFC9325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1EFACAB4" w14:textId="77777777" w:rsidTr="00E148F4">
        <w:tc>
          <w:tcPr>
            <w:tcW w:w="350" w:type="dxa"/>
            <w:shd w:val="clear" w:color="auto" w:fill="auto"/>
          </w:tcPr>
          <w:p w14:paraId="6CDCD4DA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4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6EDE9CE3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BSII-IFP-</w:t>
            </w:r>
            <w:r>
              <w:rPr>
                <w:sz w:val="8"/>
                <w:szCs w:val="8"/>
              </w:rPr>
              <w:t>ORF</w:t>
            </w:r>
          </w:p>
        </w:tc>
        <w:tc>
          <w:tcPr>
            <w:tcW w:w="1276" w:type="dxa"/>
            <w:shd w:val="clear" w:color="auto" w:fill="auto"/>
          </w:tcPr>
          <w:p w14:paraId="6D35ADAB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previously published </w:t>
            </w:r>
          </w:p>
        </w:tc>
        <w:tc>
          <w:tcPr>
            <w:tcW w:w="567" w:type="dxa"/>
            <w:shd w:val="clear" w:color="auto" w:fill="auto"/>
          </w:tcPr>
          <w:p w14:paraId="3F54670B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4,971 bp</w:t>
            </w:r>
          </w:p>
        </w:tc>
        <w:tc>
          <w:tcPr>
            <w:tcW w:w="430" w:type="dxa"/>
            <w:shd w:val="clear" w:color="auto" w:fill="auto"/>
          </w:tcPr>
          <w:p w14:paraId="2401D675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AmpR</w:t>
            </w:r>
          </w:p>
        </w:tc>
        <w:tc>
          <w:tcPr>
            <w:tcW w:w="4673" w:type="dxa"/>
            <w:shd w:val="clear" w:color="auto" w:fill="auto"/>
          </w:tcPr>
          <w:p w14:paraId="758D0896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K</w:t>
            </w:r>
            <w:r w:rsidRPr="00E41406">
              <w:rPr>
                <w:sz w:val="8"/>
                <w:szCs w:val="8"/>
              </w:rPr>
              <w:t xml:space="preserve">ind gift from Malcom Fraser, vector described in </w:t>
            </w:r>
            <w:r w:rsidRPr="00E41406">
              <w:rPr>
                <w:sz w:val="8"/>
                <w:szCs w:val="8"/>
              </w:rPr>
              <w:fldChar w:fldCharType="begin" w:fldLock="1"/>
            </w:r>
            <w:r>
              <w:rPr>
                <w:sz w:val="8"/>
                <w:szCs w:val="8"/>
              </w:rPr>
              <w:instrText>ADDIN CSL_CITATION { "citationItems" : [ { "id" : "ITEM-1", "itemData" : { "DOI" : "10.1016/j.stem.2009.08.001", "ISSN" : "19345909", "author" : [ { "dropping-particle" : "", "family" : "Yoshida", "given" : "Yoshinori", "non-dropping-particle" : "", "parse-names" : false, "suffix" : "" }, { "dropping-particle" : "", "family" : "Takahashi", "given" : "Kazutoshi", "non-dropping-particle" : "", "parse-names" : false, "suffix" : "" }, { "dropping-particle" : "", "family" : "Okita", "given" : "Keisuke", "non-dropping-particle" : "", "parse-names" : false, "suffix" : "" }, { "dropping-particle" : "", "family" : "Ichisaka", "given" : "Tomoko", "non-dropping-particle" : "", "parse-names" : false, "suffix" : "" }, { "dropping-particle" : "", "family" : "Yamanaka", "given" : "Shinya", "non-dropping-particle" : "", "parse-names" : false, "suffix" : "" } ], "container-title" : "Cell Stem Cell", "id" : "ITEM-1", "issue" : "3", "issued" : { "date-parts" : [ [ "2009" ] ] }, "page" : "237-241", "title" : "Hypoxia Enhances the Generation of Induced Pluripotent Stem Cells", "type" : "article", "volume" : "5" }, "uris" : [ "http://www.mendeley.com/documents/?uuid=70115165-ec89-3635-ab9c-d1365d29bdaf" ] } ], "mendeley" : { "formattedCitation" : "&lt;sup&gt;67&lt;/sup&gt;", "plainTextFormattedCitation" : "67", "previouslyFormattedCitation" : "(Yoshida et al., 2009)" }, "properties" : {  }, "schema" : "https://github.com/citation-style-language/schema/raw/master/csl-citation.json" }</w:instrText>
            </w:r>
            <w:r w:rsidRPr="00E41406">
              <w:rPr>
                <w:sz w:val="8"/>
                <w:szCs w:val="8"/>
              </w:rPr>
              <w:fldChar w:fldCharType="separate"/>
            </w:r>
            <w:r w:rsidRPr="00606922">
              <w:rPr>
                <w:noProof/>
                <w:sz w:val="8"/>
                <w:szCs w:val="8"/>
                <w:vertAlign w:val="superscript"/>
              </w:rPr>
              <w:t>67</w:t>
            </w:r>
            <w:r w:rsidRPr="00E41406">
              <w:rPr>
                <w:sz w:val="8"/>
                <w:szCs w:val="8"/>
              </w:rPr>
              <w:fldChar w:fldCharType="end"/>
            </w:r>
          </w:p>
        </w:tc>
        <w:tc>
          <w:tcPr>
            <w:tcW w:w="986" w:type="dxa"/>
            <w:shd w:val="clear" w:color="auto" w:fill="auto"/>
          </w:tcPr>
          <w:p w14:paraId="3E8F6AA3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Malcom Fraser</w:t>
            </w:r>
          </w:p>
        </w:tc>
      </w:tr>
      <w:tr w:rsidR="00FF1032" w:rsidRPr="00E41406" w14:paraId="3340C5C8" w14:textId="77777777" w:rsidTr="00E148F4">
        <w:tc>
          <w:tcPr>
            <w:tcW w:w="350" w:type="dxa"/>
            <w:shd w:val="clear" w:color="auto" w:fill="auto"/>
          </w:tcPr>
          <w:p w14:paraId="163F2CEA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5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10AAD877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TriEx-HTNC</w:t>
            </w:r>
          </w:p>
        </w:tc>
        <w:tc>
          <w:tcPr>
            <w:tcW w:w="1276" w:type="dxa"/>
            <w:shd w:val="clear" w:color="auto" w:fill="auto"/>
          </w:tcPr>
          <w:p w14:paraId="053EFD57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reviously published</w:t>
            </w:r>
          </w:p>
        </w:tc>
        <w:tc>
          <w:tcPr>
            <w:tcW w:w="567" w:type="dxa"/>
            <w:shd w:val="clear" w:color="auto" w:fill="auto"/>
          </w:tcPr>
          <w:p w14:paraId="5C89973E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6,757 bp</w:t>
            </w:r>
          </w:p>
        </w:tc>
        <w:tc>
          <w:tcPr>
            <w:tcW w:w="430" w:type="dxa"/>
            <w:shd w:val="clear" w:color="auto" w:fill="auto"/>
          </w:tcPr>
          <w:p w14:paraId="257C1EE9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AmpR</w:t>
            </w:r>
          </w:p>
        </w:tc>
        <w:tc>
          <w:tcPr>
            <w:tcW w:w="4673" w:type="dxa"/>
            <w:shd w:val="clear" w:color="auto" w:fill="auto"/>
          </w:tcPr>
          <w:p w14:paraId="25BA8E03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O</w:t>
            </w:r>
            <w:r w:rsidRPr="00E41406">
              <w:rPr>
                <w:sz w:val="8"/>
                <w:szCs w:val="8"/>
              </w:rPr>
              <w:t xml:space="preserve">rdered from Addgene (#13763), vector described in </w:t>
            </w:r>
            <w:r w:rsidRPr="00E41406">
              <w:rPr>
                <w:sz w:val="8"/>
                <w:szCs w:val="8"/>
              </w:rPr>
              <w:fldChar w:fldCharType="begin" w:fldLock="1"/>
            </w:r>
            <w:r>
              <w:rPr>
                <w:sz w:val="8"/>
                <w:szCs w:val="8"/>
              </w:rPr>
              <w:instrText>ADDIN CSL_CITATION { "citationItems" : [ { "id" : "ITEM-1", "itemData" : { "DOI" : "10.1073/pnas.032068699", "ISSN" : "0027-8424", "PMID" : "11904364", "abstract" : "Conditional mutagenesis is a powerful tool to analyze gene functions in mammalian cells. The site-specific recombinase Cre can be used to recombine loxP-modified alleles under temporal and spatial control. However, the efficient delivery of biologically active Cre recombinase to living cells represents a limiting factor. In this study we compared the potential of a hydrophobic peptide modified from Kaposi fibroblast growth factor with a basic peptide derived from HIV-TAT to promote cellular uptake of recombinant Cre. We present the production and characterization of a Cre protein that enters mammalian cells and subsequently performs recombination with high efficiency in a time- and concentration-dependent manner. Histidine-tagged Cre recombinase transduced inefficiently unless fused to a nuclear localization signal (NLS). Fusion of NLS-Cre to the fibroblast growth factor transduction peptide did not improve the transducibility, whereas fusion with the TAT peptide significantly enhanced cellular uptake and subsequent recombination. More than 95% recombination efficiency in fibroblast cells, as well as murine embryonic stem cells, was achieved after His-TAT-NLS-Cre transduction. Efficient recombination could also be obtained in primary splenocytes ex vivo. We expect that application of His-TAT-NLS-Cre, which can be produced readily in large quantities from a bacterial source, will expand our abilities to manipulate mammalian genomes.", "author" : [ { "dropping-particle" : "", "family" : "Peitz", "given" : "Michael", "non-dropping-particle" : "", "parse-names" : false, "suffix" : "" }, { "dropping-particle" : "", "family" : "Pfannkuche", "given" : "Kurt", "non-dropping-particle" : "", "parse-names" : false, "suffix" : "" }, { "dropping-particle" : "", "family" : "Rajewsky", "given" : "Klaus", "non-dropping-particle" : "", "parse-names" : false, "suffix" : "" }, { "dropping-particle" : "", "family" : "Edenhofer", "given" : "Frank", "non-dropping-particle" : "", "parse-names" : false, "suffix" : "" } ], "container-title" : "Proceedings of the National Academy of Sciences of the United States of America", "id" : "ITEM-1", "issue" : "7", "issued" : { "date-parts" : [ [ "2002", "4", "2" ] ] }, "page" : "4489-94", "title" : "Ability of the hydrophobic FGF and basic TAT peptides to promote cellular uptake of recombinant Cre recombinase: a tool for efficient genetic engineering of mammalian genomes.", "type" : "article-journal", "volume" : "99" }, "uris" : [ "http://www.mendeley.com/documents/?uuid=ba2147a2-c9ad-3d0b-af36-55abe970a3e1" ] } ], "mendeley" : { "formattedCitation" : "&lt;sup&gt;12&lt;/sup&gt;", "plainTextFormattedCitation" : "12", "previouslyFormattedCitation" : "(Peitz et al., 2002)" }, "properties" : {  }, "schema" : "https://github.com/citation-style-language/schema/raw/master/csl-citation.json" }</w:instrText>
            </w:r>
            <w:r w:rsidRPr="00E41406">
              <w:rPr>
                <w:sz w:val="8"/>
                <w:szCs w:val="8"/>
              </w:rPr>
              <w:fldChar w:fldCharType="separate"/>
            </w:r>
            <w:r w:rsidRPr="00606922">
              <w:rPr>
                <w:noProof/>
                <w:sz w:val="8"/>
                <w:szCs w:val="8"/>
                <w:vertAlign w:val="superscript"/>
              </w:rPr>
              <w:t>12</w:t>
            </w:r>
            <w:r w:rsidRPr="00E41406">
              <w:rPr>
                <w:sz w:val="8"/>
                <w:szCs w:val="8"/>
              </w:rPr>
              <w:fldChar w:fldCharType="end"/>
            </w:r>
          </w:p>
        </w:tc>
        <w:tc>
          <w:tcPr>
            <w:tcW w:w="986" w:type="dxa"/>
            <w:shd w:val="clear" w:color="auto" w:fill="auto"/>
          </w:tcPr>
          <w:p w14:paraId="00E6D9DE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Addgene (#13763)</w:t>
            </w:r>
          </w:p>
        </w:tc>
      </w:tr>
      <w:tr w:rsidR="00FF1032" w:rsidRPr="00E41406" w14:paraId="24932687" w14:textId="77777777" w:rsidTr="00E148F4">
        <w:tc>
          <w:tcPr>
            <w:tcW w:w="350" w:type="dxa"/>
            <w:shd w:val="clear" w:color="auto" w:fill="auto"/>
          </w:tcPr>
          <w:p w14:paraId="56F062F9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6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5F11BD37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TC-ATub’-GEM-T Easy</w:t>
            </w:r>
          </w:p>
        </w:tc>
        <w:tc>
          <w:tcPr>
            <w:tcW w:w="1276" w:type="dxa"/>
            <w:shd w:val="clear" w:color="auto" w:fill="auto"/>
          </w:tcPr>
          <w:p w14:paraId="4694C58A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romoter library vector</w:t>
            </w:r>
          </w:p>
        </w:tc>
        <w:tc>
          <w:tcPr>
            <w:tcW w:w="567" w:type="dxa"/>
            <w:shd w:val="clear" w:color="auto" w:fill="auto"/>
          </w:tcPr>
          <w:p w14:paraId="546B21D0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3,633 bp</w:t>
            </w:r>
          </w:p>
        </w:tc>
        <w:tc>
          <w:tcPr>
            <w:tcW w:w="430" w:type="dxa"/>
            <w:shd w:val="clear" w:color="auto" w:fill="auto"/>
          </w:tcPr>
          <w:p w14:paraId="2CFD0ADF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AmpR</w:t>
            </w:r>
          </w:p>
        </w:tc>
        <w:tc>
          <w:tcPr>
            <w:tcW w:w="4673" w:type="dxa"/>
            <w:shd w:val="clear" w:color="auto" w:fill="auto"/>
          </w:tcPr>
          <w:p w14:paraId="0296CC7B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ATub’ amplified from genomic DNA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>3, A-tailed and inserted into pGEM-T Easy (copy &amp; paste)</w:t>
            </w:r>
          </w:p>
        </w:tc>
        <w:tc>
          <w:tcPr>
            <w:tcW w:w="986" w:type="dxa"/>
            <w:shd w:val="clear" w:color="auto" w:fill="auto"/>
          </w:tcPr>
          <w:p w14:paraId="6E2F3863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2E4AE57C" w14:textId="77777777" w:rsidTr="00E148F4">
        <w:tc>
          <w:tcPr>
            <w:tcW w:w="350" w:type="dxa"/>
            <w:shd w:val="clear" w:color="auto" w:fill="auto"/>
          </w:tcPr>
          <w:p w14:paraId="3C39DD7D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7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12F2D317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  <w:lang w:val="de-DE"/>
              </w:rPr>
            </w:pPr>
            <w:r w:rsidRPr="00E41406">
              <w:rPr>
                <w:sz w:val="8"/>
                <w:szCs w:val="8"/>
                <w:lang w:val="de-DE"/>
              </w:rPr>
              <w:t>pTC-HSP68’-GEM-T Easy</w:t>
            </w:r>
          </w:p>
        </w:tc>
        <w:tc>
          <w:tcPr>
            <w:tcW w:w="1276" w:type="dxa"/>
            <w:shd w:val="clear" w:color="auto" w:fill="auto"/>
          </w:tcPr>
          <w:p w14:paraId="0898C232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romoter library vector</w:t>
            </w:r>
          </w:p>
        </w:tc>
        <w:tc>
          <w:tcPr>
            <w:tcW w:w="567" w:type="dxa"/>
            <w:shd w:val="clear" w:color="auto" w:fill="auto"/>
          </w:tcPr>
          <w:p w14:paraId="675EAB6A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3,778 bp</w:t>
            </w:r>
          </w:p>
        </w:tc>
        <w:tc>
          <w:tcPr>
            <w:tcW w:w="430" w:type="dxa"/>
            <w:shd w:val="clear" w:color="auto" w:fill="auto"/>
          </w:tcPr>
          <w:p w14:paraId="35E2E4A4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AmpR</w:t>
            </w:r>
          </w:p>
        </w:tc>
        <w:tc>
          <w:tcPr>
            <w:tcW w:w="4673" w:type="dxa"/>
            <w:shd w:val="clear" w:color="auto" w:fill="auto"/>
          </w:tcPr>
          <w:p w14:paraId="5C6A26F7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HSP68’ amplified from genomic DNA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>4, A-tailed and inserted into pGEM-T Easy  (copy &amp; paste)</w:t>
            </w:r>
          </w:p>
        </w:tc>
        <w:tc>
          <w:tcPr>
            <w:tcW w:w="986" w:type="dxa"/>
            <w:shd w:val="clear" w:color="auto" w:fill="auto"/>
          </w:tcPr>
          <w:p w14:paraId="6F65C531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670AF58E" w14:textId="77777777" w:rsidTr="00E148F4">
        <w:tc>
          <w:tcPr>
            <w:tcW w:w="350" w:type="dxa"/>
            <w:shd w:val="clear" w:color="auto" w:fill="auto"/>
          </w:tcPr>
          <w:p w14:paraId="0A52831E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8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1A7CCACD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  <w:lang w:val="de-DE"/>
              </w:rPr>
            </w:pPr>
            <w:r w:rsidRPr="00E41406">
              <w:rPr>
                <w:sz w:val="8"/>
                <w:szCs w:val="8"/>
                <w:lang w:val="de-DE"/>
              </w:rPr>
              <w:t>pTC-Zen1’-GEM-T Easy</w:t>
            </w:r>
          </w:p>
        </w:tc>
        <w:tc>
          <w:tcPr>
            <w:tcW w:w="1276" w:type="dxa"/>
            <w:shd w:val="clear" w:color="auto" w:fill="auto"/>
          </w:tcPr>
          <w:p w14:paraId="407CD717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romoter library vector</w:t>
            </w:r>
          </w:p>
        </w:tc>
        <w:tc>
          <w:tcPr>
            <w:tcW w:w="567" w:type="dxa"/>
            <w:shd w:val="clear" w:color="auto" w:fill="auto"/>
          </w:tcPr>
          <w:p w14:paraId="1054652D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4,599 bp</w:t>
            </w:r>
          </w:p>
        </w:tc>
        <w:tc>
          <w:tcPr>
            <w:tcW w:w="430" w:type="dxa"/>
            <w:shd w:val="clear" w:color="auto" w:fill="auto"/>
          </w:tcPr>
          <w:p w14:paraId="10BA1E55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AmpR</w:t>
            </w:r>
          </w:p>
        </w:tc>
        <w:tc>
          <w:tcPr>
            <w:tcW w:w="4673" w:type="dxa"/>
            <w:shd w:val="clear" w:color="auto" w:fill="auto"/>
          </w:tcPr>
          <w:p w14:paraId="4F2A5215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Zen1’ amplified from genomic DNA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>5, A-tailed and inserted into pGEM-T Easy (copy &amp; paste)</w:t>
            </w:r>
          </w:p>
        </w:tc>
        <w:tc>
          <w:tcPr>
            <w:tcW w:w="986" w:type="dxa"/>
            <w:shd w:val="clear" w:color="auto" w:fill="auto"/>
          </w:tcPr>
          <w:p w14:paraId="259BDA1B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1D98058E" w14:textId="77777777" w:rsidTr="00E148F4">
        <w:tc>
          <w:tcPr>
            <w:tcW w:w="350" w:type="dxa"/>
            <w:shd w:val="clear" w:color="auto" w:fill="auto"/>
          </w:tcPr>
          <w:p w14:paraId="2A7B27D2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9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51B377F5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TC-ARP5’-GEM-T Easy</w:t>
            </w:r>
          </w:p>
        </w:tc>
        <w:tc>
          <w:tcPr>
            <w:tcW w:w="1276" w:type="dxa"/>
            <w:shd w:val="clear" w:color="auto" w:fill="auto"/>
          </w:tcPr>
          <w:p w14:paraId="6D0DD595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romoter library vector</w:t>
            </w:r>
          </w:p>
        </w:tc>
        <w:tc>
          <w:tcPr>
            <w:tcW w:w="567" w:type="dxa"/>
            <w:shd w:val="clear" w:color="auto" w:fill="auto"/>
          </w:tcPr>
          <w:p w14:paraId="46C79E54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5,516 bp</w:t>
            </w:r>
          </w:p>
        </w:tc>
        <w:tc>
          <w:tcPr>
            <w:tcW w:w="430" w:type="dxa"/>
            <w:shd w:val="clear" w:color="auto" w:fill="auto"/>
          </w:tcPr>
          <w:p w14:paraId="7311D740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AmpR</w:t>
            </w:r>
          </w:p>
        </w:tc>
        <w:tc>
          <w:tcPr>
            <w:tcW w:w="4673" w:type="dxa"/>
            <w:shd w:val="clear" w:color="auto" w:fill="auto"/>
          </w:tcPr>
          <w:p w14:paraId="0E7BB12F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ARP5’ amplified from genomic DNA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>6, A-tailed and inserted into pGEM-T Easy (copy &amp; paste)</w:t>
            </w:r>
          </w:p>
        </w:tc>
        <w:tc>
          <w:tcPr>
            <w:tcW w:w="986" w:type="dxa"/>
            <w:shd w:val="clear" w:color="auto" w:fill="auto"/>
          </w:tcPr>
          <w:p w14:paraId="3A490029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45F24856" w14:textId="77777777" w:rsidTr="00E148F4">
        <w:tc>
          <w:tcPr>
            <w:tcW w:w="350" w:type="dxa"/>
            <w:shd w:val="clear" w:color="auto" w:fill="auto"/>
          </w:tcPr>
          <w:p w14:paraId="6C19D833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0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3687FE89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  <w:lang w:val="de-DE"/>
              </w:rPr>
            </w:pPr>
            <w:r w:rsidRPr="00E41406">
              <w:rPr>
                <w:sz w:val="8"/>
                <w:szCs w:val="8"/>
                <w:lang w:val="de-DE"/>
              </w:rPr>
              <w:t>pTC-’SiaTr-GEM-T Easy</w:t>
            </w:r>
          </w:p>
        </w:tc>
        <w:tc>
          <w:tcPr>
            <w:tcW w:w="1276" w:type="dxa"/>
            <w:shd w:val="clear" w:color="auto" w:fill="auto"/>
          </w:tcPr>
          <w:p w14:paraId="1A3C97BA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RF library vector</w:t>
            </w:r>
          </w:p>
        </w:tc>
        <w:tc>
          <w:tcPr>
            <w:tcW w:w="567" w:type="dxa"/>
            <w:shd w:val="clear" w:color="auto" w:fill="auto"/>
          </w:tcPr>
          <w:p w14:paraId="219578C3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4,358 bp</w:t>
            </w:r>
          </w:p>
        </w:tc>
        <w:tc>
          <w:tcPr>
            <w:tcW w:w="430" w:type="dxa"/>
            <w:shd w:val="clear" w:color="auto" w:fill="auto"/>
          </w:tcPr>
          <w:p w14:paraId="7E46A189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AmpR</w:t>
            </w:r>
          </w:p>
        </w:tc>
        <w:tc>
          <w:tcPr>
            <w:tcW w:w="4673" w:type="dxa"/>
            <w:shd w:val="clear" w:color="auto" w:fill="auto"/>
          </w:tcPr>
          <w:p w14:paraId="76AFF6A8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’SiaTr amplified from cDNA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>7, A-tailed and inserted into pGEM-T Easy (copy &amp; paste)</w:t>
            </w:r>
          </w:p>
        </w:tc>
        <w:tc>
          <w:tcPr>
            <w:tcW w:w="986" w:type="dxa"/>
            <w:shd w:val="clear" w:color="auto" w:fill="auto"/>
          </w:tcPr>
          <w:p w14:paraId="57968ED4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2222BA43" w14:textId="77777777" w:rsidTr="00E148F4">
        <w:tc>
          <w:tcPr>
            <w:tcW w:w="350" w:type="dxa"/>
            <w:shd w:val="clear" w:color="auto" w:fill="auto"/>
          </w:tcPr>
          <w:p w14:paraId="7ACDE59A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1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47EE4765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  <w:lang w:val="de-DE"/>
              </w:rPr>
            </w:pPr>
            <w:r w:rsidRPr="00E41406">
              <w:rPr>
                <w:sz w:val="8"/>
                <w:szCs w:val="8"/>
                <w:lang w:val="de-DE"/>
              </w:rPr>
              <w:t>pTC-’H2B-GEM-T Easy</w:t>
            </w:r>
          </w:p>
        </w:tc>
        <w:tc>
          <w:tcPr>
            <w:tcW w:w="1276" w:type="dxa"/>
            <w:shd w:val="clear" w:color="auto" w:fill="auto"/>
          </w:tcPr>
          <w:p w14:paraId="1B35D0AD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RF library vector</w:t>
            </w:r>
          </w:p>
        </w:tc>
        <w:tc>
          <w:tcPr>
            <w:tcW w:w="567" w:type="dxa"/>
            <w:shd w:val="clear" w:color="auto" w:fill="auto"/>
          </w:tcPr>
          <w:p w14:paraId="7A932E4C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3,389 bp</w:t>
            </w:r>
          </w:p>
        </w:tc>
        <w:tc>
          <w:tcPr>
            <w:tcW w:w="430" w:type="dxa"/>
            <w:shd w:val="clear" w:color="auto" w:fill="auto"/>
          </w:tcPr>
          <w:p w14:paraId="7B641550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AmpR</w:t>
            </w:r>
          </w:p>
        </w:tc>
        <w:tc>
          <w:tcPr>
            <w:tcW w:w="4673" w:type="dxa"/>
            <w:shd w:val="clear" w:color="auto" w:fill="auto"/>
          </w:tcPr>
          <w:p w14:paraId="49929A12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’H2B amplified from cDNA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>8, A-tailed and inserted into pGEM-T Easy (copy &amp; paste)</w:t>
            </w:r>
          </w:p>
        </w:tc>
        <w:tc>
          <w:tcPr>
            <w:tcW w:w="986" w:type="dxa"/>
            <w:shd w:val="clear" w:color="auto" w:fill="auto"/>
          </w:tcPr>
          <w:p w14:paraId="182D6FB2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5B0114DB" w14:textId="77777777" w:rsidTr="00E148F4">
        <w:tc>
          <w:tcPr>
            <w:tcW w:w="350" w:type="dxa"/>
            <w:shd w:val="clear" w:color="auto" w:fill="auto"/>
          </w:tcPr>
          <w:p w14:paraId="29505177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2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095213C2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TC-HSP68’NLS-Cre-GEM-T Easy</w:t>
            </w:r>
          </w:p>
        </w:tc>
        <w:tc>
          <w:tcPr>
            <w:tcW w:w="1276" w:type="dxa"/>
            <w:shd w:val="clear" w:color="auto" w:fill="auto"/>
          </w:tcPr>
          <w:p w14:paraId="2CCC9E91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romoter / ORF library vector</w:t>
            </w:r>
          </w:p>
        </w:tc>
        <w:tc>
          <w:tcPr>
            <w:tcW w:w="567" w:type="dxa"/>
            <w:shd w:val="clear" w:color="auto" w:fill="auto"/>
          </w:tcPr>
          <w:p w14:paraId="40EBF725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5,073 bp</w:t>
            </w:r>
          </w:p>
        </w:tc>
        <w:tc>
          <w:tcPr>
            <w:tcW w:w="430" w:type="dxa"/>
            <w:shd w:val="clear" w:color="auto" w:fill="auto"/>
          </w:tcPr>
          <w:p w14:paraId="37751172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AmpR</w:t>
            </w:r>
          </w:p>
        </w:tc>
        <w:tc>
          <w:tcPr>
            <w:tcW w:w="4673" w:type="dxa"/>
            <w:shd w:val="clear" w:color="auto" w:fill="auto"/>
          </w:tcPr>
          <w:p w14:paraId="212B1570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HSP68‘ and ’NLS-Cre amplified from </w:t>
            </w: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5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 xml:space="preserve"> and </w:t>
            </w: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7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 xml:space="preserve">, joined via fusion PCR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>9, A-tailed and inserted into pGEM-T Easy (fusion PCR)</w:t>
            </w:r>
          </w:p>
        </w:tc>
        <w:tc>
          <w:tcPr>
            <w:tcW w:w="986" w:type="dxa"/>
            <w:shd w:val="clear" w:color="auto" w:fill="auto"/>
          </w:tcPr>
          <w:p w14:paraId="0CE2270F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381BC84F" w14:textId="77777777" w:rsidTr="00E148F4">
        <w:tc>
          <w:tcPr>
            <w:tcW w:w="350" w:type="dxa"/>
            <w:shd w:val="clear" w:color="auto" w:fill="auto"/>
          </w:tcPr>
          <w:p w14:paraId="538A0E6B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3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7257F82F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TC-ATub’H2B-GEM-T Easy</w:t>
            </w:r>
          </w:p>
        </w:tc>
        <w:tc>
          <w:tcPr>
            <w:tcW w:w="1276" w:type="dxa"/>
            <w:shd w:val="clear" w:color="auto" w:fill="auto"/>
          </w:tcPr>
          <w:p w14:paraId="33D910B2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romoter / ORF library vector</w:t>
            </w:r>
          </w:p>
        </w:tc>
        <w:tc>
          <w:tcPr>
            <w:tcW w:w="567" w:type="dxa"/>
            <w:shd w:val="clear" w:color="auto" w:fill="auto"/>
          </w:tcPr>
          <w:p w14:paraId="29624C9D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4,010 bp</w:t>
            </w:r>
          </w:p>
        </w:tc>
        <w:tc>
          <w:tcPr>
            <w:tcW w:w="430" w:type="dxa"/>
            <w:shd w:val="clear" w:color="auto" w:fill="auto"/>
          </w:tcPr>
          <w:p w14:paraId="3B21F59B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AmpR</w:t>
            </w:r>
          </w:p>
        </w:tc>
        <w:tc>
          <w:tcPr>
            <w:tcW w:w="4673" w:type="dxa"/>
            <w:shd w:val="clear" w:color="auto" w:fill="auto"/>
          </w:tcPr>
          <w:p w14:paraId="20D81B98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ATub’ and ’H2B amplified from </w:t>
            </w: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6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 xml:space="preserve"> and </w:t>
            </w: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1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 xml:space="preserve">, joined via fusion PCR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>10, A-tailed and inserted into pGEM-T Easy (fusion PCR)</w:t>
            </w:r>
          </w:p>
        </w:tc>
        <w:tc>
          <w:tcPr>
            <w:tcW w:w="986" w:type="dxa"/>
            <w:shd w:val="clear" w:color="auto" w:fill="auto"/>
          </w:tcPr>
          <w:p w14:paraId="1DA7595B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5526EFF3" w14:textId="77777777" w:rsidTr="00E148F4">
        <w:tc>
          <w:tcPr>
            <w:tcW w:w="350" w:type="dxa"/>
            <w:shd w:val="clear" w:color="auto" w:fill="auto"/>
          </w:tcPr>
          <w:p w14:paraId="1CE046C8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4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63083674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ATub’piggyBac</w:t>
            </w:r>
          </w:p>
        </w:tc>
        <w:tc>
          <w:tcPr>
            <w:tcW w:w="1276" w:type="dxa"/>
            <w:shd w:val="clear" w:color="auto" w:fill="auto"/>
          </w:tcPr>
          <w:p w14:paraId="4D1DEB23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helper</w:t>
            </w:r>
          </w:p>
        </w:tc>
        <w:tc>
          <w:tcPr>
            <w:tcW w:w="567" w:type="dxa"/>
            <w:shd w:val="clear" w:color="auto" w:fill="auto"/>
          </w:tcPr>
          <w:p w14:paraId="0FD2863E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5,511 bp</w:t>
            </w:r>
          </w:p>
        </w:tc>
        <w:tc>
          <w:tcPr>
            <w:tcW w:w="430" w:type="dxa"/>
            <w:shd w:val="clear" w:color="auto" w:fill="auto"/>
          </w:tcPr>
          <w:p w14:paraId="1A74BAEA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AmpR</w:t>
            </w:r>
          </w:p>
        </w:tc>
        <w:tc>
          <w:tcPr>
            <w:tcW w:w="4673" w:type="dxa"/>
            <w:shd w:val="clear" w:color="auto" w:fill="auto"/>
          </w:tcPr>
          <w:p w14:paraId="0B3353F1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ATub’ and a fragment of ’piggyBac fusion PCR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>2 and inserted into the unique SalI / BglII sites</w:t>
            </w:r>
          </w:p>
        </w:tc>
        <w:tc>
          <w:tcPr>
            <w:tcW w:w="986" w:type="dxa"/>
            <w:shd w:val="clear" w:color="auto" w:fill="auto"/>
          </w:tcPr>
          <w:p w14:paraId="4B27E91E" w14:textId="5688AA83" w:rsidR="00FF1032" w:rsidRPr="00E41406" w:rsidRDefault="0058645E" w:rsidP="00E148F4">
            <w:pPr>
              <w:spacing w:line="240" w:lineRule="auto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Addgene</w:t>
            </w:r>
          </w:p>
        </w:tc>
      </w:tr>
      <w:tr w:rsidR="00FF1032" w:rsidRPr="00E41406" w14:paraId="7897A57C" w14:textId="77777777" w:rsidTr="00E148F4">
        <w:tc>
          <w:tcPr>
            <w:tcW w:w="350" w:type="dxa"/>
            <w:shd w:val="clear" w:color="auto" w:fill="auto"/>
          </w:tcPr>
          <w:p w14:paraId="51D02521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5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392D3363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ICE{HSP68’NLS-Cre}</w:t>
            </w:r>
          </w:p>
        </w:tc>
        <w:tc>
          <w:tcPr>
            <w:tcW w:w="1276" w:type="dxa"/>
            <w:shd w:val="clear" w:color="auto" w:fill="auto"/>
          </w:tcPr>
          <w:p w14:paraId="161932FC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helper / transformation</w:t>
            </w:r>
          </w:p>
        </w:tc>
        <w:tc>
          <w:tcPr>
            <w:tcW w:w="567" w:type="dxa"/>
            <w:shd w:val="clear" w:color="auto" w:fill="auto"/>
          </w:tcPr>
          <w:p w14:paraId="5FC5B51A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5,709 bp</w:t>
            </w:r>
          </w:p>
        </w:tc>
        <w:tc>
          <w:tcPr>
            <w:tcW w:w="430" w:type="dxa"/>
            <w:shd w:val="clear" w:color="auto" w:fill="auto"/>
          </w:tcPr>
          <w:p w14:paraId="3EC19231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23124349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3×P3’mCerulean2 cassette amplified from </w:t>
            </w: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3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 xml:space="preserve">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>11 and inserted into the AflI</w:t>
            </w:r>
            <w:r>
              <w:rPr>
                <w:sz w:val="8"/>
                <w:szCs w:val="8"/>
              </w:rPr>
              <w:t>I</w:t>
            </w:r>
            <w:r w:rsidRPr="00E41406">
              <w:rPr>
                <w:sz w:val="8"/>
                <w:szCs w:val="8"/>
              </w:rPr>
              <w:t xml:space="preserve"> / AvrII sites of </w:t>
            </w: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6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986" w:type="dxa"/>
            <w:shd w:val="clear" w:color="auto" w:fill="auto"/>
          </w:tcPr>
          <w:p w14:paraId="0EAC0710" w14:textId="74F5B6E3" w:rsidR="00FF1032" w:rsidRPr="00E41406" w:rsidRDefault="0058645E" w:rsidP="00E148F4">
            <w:pPr>
              <w:spacing w:line="240" w:lineRule="auto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Addgene</w:t>
            </w:r>
          </w:p>
        </w:tc>
      </w:tr>
      <w:tr w:rsidR="00FF1032" w:rsidRPr="00E41406" w14:paraId="7E6610D5" w14:textId="77777777" w:rsidTr="00E148F4">
        <w:tc>
          <w:tcPr>
            <w:tcW w:w="350" w:type="dxa"/>
            <w:shd w:val="clear" w:color="auto" w:fill="auto"/>
          </w:tcPr>
          <w:p w14:paraId="6CB47A7C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6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62CBCB60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AVOIAF{#1–#2–HSP68’NLS-Cre–mC}</w:t>
            </w:r>
          </w:p>
        </w:tc>
        <w:tc>
          <w:tcPr>
            <w:tcW w:w="1276" w:type="dxa"/>
            <w:shd w:val="clear" w:color="auto" w:fill="auto"/>
          </w:tcPr>
          <w:p w14:paraId="3F46041B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intermediate</w:t>
            </w:r>
          </w:p>
        </w:tc>
        <w:tc>
          <w:tcPr>
            <w:tcW w:w="567" w:type="dxa"/>
            <w:shd w:val="clear" w:color="auto" w:fill="auto"/>
          </w:tcPr>
          <w:p w14:paraId="7C185EAA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5,781 bp</w:t>
            </w:r>
          </w:p>
        </w:tc>
        <w:tc>
          <w:tcPr>
            <w:tcW w:w="430" w:type="dxa"/>
            <w:shd w:val="clear" w:color="auto" w:fill="auto"/>
          </w:tcPr>
          <w:p w14:paraId="4DF49E50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3C6A34F6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HSP68’NLS-Cre cassette cut from </w:t>
            </w: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2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 xml:space="preserve"> with NheI / XhoI and inserted into the respective sites of </w:t>
            </w: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9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986" w:type="dxa"/>
            <w:shd w:val="clear" w:color="auto" w:fill="auto"/>
          </w:tcPr>
          <w:p w14:paraId="517E894C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02D1BC33" w14:textId="77777777" w:rsidTr="00E148F4">
        <w:tc>
          <w:tcPr>
            <w:tcW w:w="350" w:type="dxa"/>
            <w:shd w:val="clear" w:color="auto" w:fill="auto"/>
          </w:tcPr>
          <w:p w14:paraId="2CA0AE9F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7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2B57CB53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AGOC{#P’#O(LA)-mEmerald}</w:t>
            </w:r>
          </w:p>
        </w:tc>
        <w:tc>
          <w:tcPr>
            <w:tcW w:w="1276" w:type="dxa"/>
            <w:shd w:val="clear" w:color="auto" w:fill="auto"/>
          </w:tcPr>
          <w:p w14:paraId="62200684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intermediate</w:t>
            </w:r>
          </w:p>
        </w:tc>
        <w:tc>
          <w:tcPr>
            <w:tcW w:w="567" w:type="dxa"/>
            <w:shd w:val="clear" w:color="auto" w:fill="auto"/>
          </w:tcPr>
          <w:p w14:paraId="01A6EE38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6,852 bp</w:t>
            </w:r>
          </w:p>
        </w:tc>
        <w:tc>
          <w:tcPr>
            <w:tcW w:w="430" w:type="dxa"/>
            <w:shd w:val="clear" w:color="auto" w:fill="auto"/>
          </w:tcPr>
          <w:p w14:paraId="7C0D7BE9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2C5781DF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#P’#O(LA)-mEmerald cassette cut from </w:t>
            </w: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2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 xml:space="preserve"> with HindIII / XbaI and inserted into the respective sites of </w:t>
            </w: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9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986" w:type="dxa"/>
            <w:shd w:val="clear" w:color="auto" w:fill="auto"/>
          </w:tcPr>
          <w:p w14:paraId="341E2081" w14:textId="7D47BE6A" w:rsidR="00FF1032" w:rsidRPr="00E41406" w:rsidRDefault="0058645E" w:rsidP="00E148F4">
            <w:pPr>
              <w:spacing w:line="240" w:lineRule="auto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Addgene</w:t>
            </w:r>
          </w:p>
        </w:tc>
      </w:tr>
      <w:tr w:rsidR="00FF1032" w:rsidRPr="00E41406" w14:paraId="3746781F" w14:textId="77777777" w:rsidTr="00E148F4">
        <w:tc>
          <w:tcPr>
            <w:tcW w:w="350" w:type="dxa"/>
            <w:shd w:val="clear" w:color="auto" w:fill="auto"/>
          </w:tcPr>
          <w:p w14:paraId="432DA102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8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48869136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AGOC{#P’SiaTr-mEmerald}</w:t>
            </w:r>
          </w:p>
        </w:tc>
        <w:tc>
          <w:tcPr>
            <w:tcW w:w="1276" w:type="dxa"/>
            <w:shd w:val="clear" w:color="auto" w:fill="auto"/>
          </w:tcPr>
          <w:p w14:paraId="6D7D9A08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intermediate</w:t>
            </w:r>
          </w:p>
        </w:tc>
        <w:tc>
          <w:tcPr>
            <w:tcW w:w="567" w:type="dxa"/>
            <w:shd w:val="clear" w:color="auto" w:fill="auto"/>
          </w:tcPr>
          <w:p w14:paraId="068B27CF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8,106 bp</w:t>
            </w:r>
          </w:p>
        </w:tc>
        <w:tc>
          <w:tcPr>
            <w:tcW w:w="430" w:type="dxa"/>
            <w:shd w:val="clear" w:color="auto" w:fill="auto"/>
          </w:tcPr>
          <w:p w14:paraId="2382F044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71481FCA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’SiaTr amplified from </w:t>
            </w: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0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 xml:space="preserve">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 xml:space="preserve">12 and inserted into the FseI / NotI sites of </w:t>
            </w: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7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986" w:type="dxa"/>
            <w:shd w:val="clear" w:color="auto" w:fill="auto"/>
          </w:tcPr>
          <w:p w14:paraId="76F88656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1E5C5D88" w14:textId="77777777" w:rsidTr="00E148F4">
        <w:tc>
          <w:tcPr>
            <w:tcW w:w="350" w:type="dxa"/>
            <w:shd w:val="clear" w:color="auto" w:fill="auto"/>
          </w:tcPr>
          <w:p w14:paraId="257AFFE0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9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7AB6FA34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AGOC</w:t>
            </w:r>
          </w:p>
        </w:tc>
        <w:tc>
          <w:tcPr>
            <w:tcW w:w="1276" w:type="dxa"/>
            <w:shd w:val="clear" w:color="auto" w:fill="auto"/>
          </w:tcPr>
          <w:p w14:paraId="58A9A82E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intermediate / transformation</w:t>
            </w:r>
          </w:p>
        </w:tc>
        <w:tc>
          <w:tcPr>
            <w:tcW w:w="567" w:type="dxa"/>
            <w:shd w:val="clear" w:color="auto" w:fill="auto"/>
          </w:tcPr>
          <w:p w14:paraId="7FA5E052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5,049 bp</w:t>
            </w:r>
          </w:p>
        </w:tc>
        <w:tc>
          <w:tcPr>
            <w:tcW w:w="430" w:type="dxa"/>
            <w:shd w:val="clear" w:color="auto" w:fill="auto"/>
          </w:tcPr>
          <w:p w14:paraId="199BB469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0564D51F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AGOC cassette amplified from </w:t>
            </w: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1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 xml:space="preserve">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>1 and inserted into up</w:t>
            </w:r>
            <w:r>
              <w:rPr>
                <w:sz w:val="8"/>
                <w:szCs w:val="8"/>
              </w:rPr>
              <w:t>stream</w:t>
            </w:r>
            <w:r w:rsidRPr="00E41406">
              <w:rPr>
                <w:sz w:val="8"/>
                <w:szCs w:val="8"/>
              </w:rPr>
              <w:t xml:space="preserve"> (AatII) and downst</w:t>
            </w:r>
            <w:r>
              <w:rPr>
                <w:sz w:val="8"/>
                <w:szCs w:val="8"/>
              </w:rPr>
              <w:t>r</w:t>
            </w:r>
            <w:r w:rsidRPr="00E41406">
              <w:rPr>
                <w:sz w:val="8"/>
                <w:szCs w:val="8"/>
              </w:rPr>
              <w:t>eam (PciI) sites of the same vector for size reduction</w:t>
            </w:r>
          </w:p>
        </w:tc>
        <w:tc>
          <w:tcPr>
            <w:tcW w:w="986" w:type="dxa"/>
            <w:shd w:val="clear" w:color="auto" w:fill="auto"/>
          </w:tcPr>
          <w:p w14:paraId="0850C9DA" w14:textId="54C98011" w:rsidR="00FF1032" w:rsidRPr="00E41406" w:rsidRDefault="0058645E" w:rsidP="00E148F4">
            <w:pPr>
              <w:spacing w:line="240" w:lineRule="auto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Addgene</w:t>
            </w:r>
            <w:bookmarkStart w:id="0" w:name="_GoBack"/>
            <w:bookmarkEnd w:id="0"/>
          </w:p>
        </w:tc>
      </w:tr>
      <w:tr w:rsidR="00FF1032" w:rsidRPr="00E41406" w14:paraId="2748F82D" w14:textId="77777777" w:rsidTr="00E148F4">
        <w:tc>
          <w:tcPr>
            <w:tcW w:w="350" w:type="dxa"/>
            <w:shd w:val="clear" w:color="auto" w:fill="auto"/>
          </w:tcPr>
          <w:p w14:paraId="587CD9C3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20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48BADFE3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AGOC{ATub’#O(LA)-mEmerald}</w:t>
            </w:r>
          </w:p>
        </w:tc>
        <w:tc>
          <w:tcPr>
            <w:tcW w:w="1276" w:type="dxa"/>
            <w:shd w:val="clear" w:color="auto" w:fill="auto"/>
          </w:tcPr>
          <w:p w14:paraId="442BDD55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transformation</w:t>
            </w:r>
          </w:p>
        </w:tc>
        <w:tc>
          <w:tcPr>
            <w:tcW w:w="567" w:type="dxa"/>
            <w:shd w:val="clear" w:color="auto" w:fill="auto"/>
          </w:tcPr>
          <w:p w14:paraId="61D6E5DC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7,400 bp</w:t>
            </w:r>
          </w:p>
        </w:tc>
        <w:tc>
          <w:tcPr>
            <w:tcW w:w="430" w:type="dxa"/>
            <w:shd w:val="clear" w:color="auto" w:fill="auto"/>
          </w:tcPr>
          <w:p w14:paraId="0C3D1CEA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1F8AF761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ATub’ amplified from </w:t>
            </w: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6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 xml:space="preserve">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 xml:space="preserve">13, digested with AscI / BsmBI and inserted into the respective sites of </w:t>
            </w: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7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>, which was digested with BtgZI</w:t>
            </w:r>
          </w:p>
        </w:tc>
        <w:tc>
          <w:tcPr>
            <w:tcW w:w="986" w:type="dxa"/>
            <w:shd w:val="clear" w:color="auto" w:fill="auto"/>
          </w:tcPr>
          <w:p w14:paraId="31410AD2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32F99E43" w14:textId="77777777" w:rsidTr="00E148F4">
        <w:tc>
          <w:tcPr>
            <w:tcW w:w="350" w:type="dxa"/>
            <w:shd w:val="clear" w:color="auto" w:fill="auto"/>
          </w:tcPr>
          <w:p w14:paraId="3565A0AD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21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16D1EDE2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AGOC{ATub’</w:t>
            </w:r>
            <w:r>
              <w:rPr>
                <w:sz w:val="8"/>
                <w:szCs w:val="8"/>
              </w:rPr>
              <w:t>SiaTr</w:t>
            </w:r>
            <w:r w:rsidRPr="00E41406">
              <w:rPr>
                <w:sz w:val="8"/>
                <w:szCs w:val="8"/>
              </w:rPr>
              <w:t>(LA)-mEmerald}</w:t>
            </w:r>
          </w:p>
        </w:tc>
        <w:tc>
          <w:tcPr>
            <w:tcW w:w="1276" w:type="dxa"/>
            <w:shd w:val="clear" w:color="auto" w:fill="auto"/>
          </w:tcPr>
          <w:p w14:paraId="0E9FB333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transformation</w:t>
            </w:r>
          </w:p>
        </w:tc>
        <w:tc>
          <w:tcPr>
            <w:tcW w:w="567" w:type="dxa"/>
            <w:shd w:val="clear" w:color="auto" w:fill="auto"/>
          </w:tcPr>
          <w:p w14:paraId="1FAA5291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8,654 bp</w:t>
            </w:r>
          </w:p>
        </w:tc>
        <w:tc>
          <w:tcPr>
            <w:tcW w:w="430" w:type="dxa"/>
            <w:shd w:val="clear" w:color="auto" w:fill="auto"/>
          </w:tcPr>
          <w:p w14:paraId="642E5080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5FD337CF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ATub’ amplified from </w:t>
            </w:r>
            <w:r>
              <w:rPr>
                <w:sz w:val="8"/>
                <w:szCs w:val="8"/>
              </w:rPr>
              <w:t>0</w:t>
            </w:r>
            <w:r w:rsidRPr="00E41406">
              <w:rPr>
                <w:sz w:val="8"/>
                <w:szCs w:val="8"/>
              </w:rPr>
              <w:t xml:space="preserve">6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 xml:space="preserve">13, digested with AscI / BsmBI and inserted into the respective sites of </w:t>
            </w: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8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>, which was digested with BtgZI</w:t>
            </w:r>
          </w:p>
        </w:tc>
        <w:tc>
          <w:tcPr>
            <w:tcW w:w="986" w:type="dxa"/>
            <w:shd w:val="clear" w:color="auto" w:fill="auto"/>
          </w:tcPr>
          <w:p w14:paraId="4510DCF6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7F38E219" w14:textId="77777777" w:rsidTr="00E148F4">
        <w:tc>
          <w:tcPr>
            <w:tcW w:w="350" w:type="dxa"/>
            <w:shd w:val="clear" w:color="auto" w:fill="auto"/>
          </w:tcPr>
          <w:p w14:paraId="2D394276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22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08B785B5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AGOC{ATub’H2B-mEmerald}</w:t>
            </w:r>
          </w:p>
        </w:tc>
        <w:tc>
          <w:tcPr>
            <w:tcW w:w="1276" w:type="dxa"/>
            <w:shd w:val="clear" w:color="auto" w:fill="auto"/>
          </w:tcPr>
          <w:p w14:paraId="03912642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transformation</w:t>
            </w:r>
          </w:p>
        </w:tc>
        <w:tc>
          <w:tcPr>
            <w:tcW w:w="567" w:type="dxa"/>
            <w:shd w:val="clear" w:color="auto" w:fill="auto"/>
          </w:tcPr>
          <w:p w14:paraId="7275599C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7,718 bp</w:t>
            </w:r>
          </w:p>
        </w:tc>
        <w:tc>
          <w:tcPr>
            <w:tcW w:w="430" w:type="dxa"/>
            <w:shd w:val="clear" w:color="auto" w:fill="auto"/>
          </w:tcPr>
          <w:p w14:paraId="1AFBB940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45FE7E3A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ATub’H2B cassette cut from </w:t>
            </w: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3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 xml:space="preserve"> with AscI /</w:t>
            </w:r>
            <w:r>
              <w:rPr>
                <w:sz w:val="8"/>
                <w:szCs w:val="8"/>
              </w:rPr>
              <w:t xml:space="preserve"> </w:t>
            </w:r>
            <w:r w:rsidRPr="00E41406">
              <w:rPr>
                <w:sz w:val="8"/>
                <w:szCs w:val="8"/>
              </w:rPr>
              <w:t xml:space="preserve">NotI and inserted into the respective sites of </w:t>
            </w: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7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986" w:type="dxa"/>
            <w:shd w:val="clear" w:color="auto" w:fill="auto"/>
          </w:tcPr>
          <w:p w14:paraId="4F3D56D4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64FC9834" w14:textId="77777777" w:rsidTr="00E148F4">
        <w:tc>
          <w:tcPr>
            <w:tcW w:w="350" w:type="dxa"/>
            <w:shd w:val="clear" w:color="auto" w:fill="auto"/>
          </w:tcPr>
          <w:p w14:paraId="4446C62D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23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6A2D982B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AGOC{Zen1’#O(LA)-mEmerald}</w:t>
            </w:r>
          </w:p>
        </w:tc>
        <w:tc>
          <w:tcPr>
            <w:tcW w:w="1276" w:type="dxa"/>
            <w:shd w:val="clear" w:color="auto" w:fill="auto"/>
          </w:tcPr>
          <w:p w14:paraId="72339212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transformation</w:t>
            </w:r>
          </w:p>
        </w:tc>
        <w:tc>
          <w:tcPr>
            <w:tcW w:w="567" w:type="dxa"/>
            <w:shd w:val="clear" w:color="auto" w:fill="auto"/>
          </w:tcPr>
          <w:p w14:paraId="3F779E52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8.367 bp</w:t>
            </w:r>
          </w:p>
        </w:tc>
        <w:tc>
          <w:tcPr>
            <w:tcW w:w="430" w:type="dxa"/>
            <w:shd w:val="clear" w:color="auto" w:fill="auto"/>
          </w:tcPr>
          <w:p w14:paraId="6B018B46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3548F451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Zen1’ amplified from </w:t>
            </w:r>
            <w:r>
              <w:rPr>
                <w:sz w:val="8"/>
                <w:szCs w:val="8"/>
              </w:rPr>
              <w:t>[0</w:t>
            </w:r>
            <w:r w:rsidRPr="00E41406">
              <w:rPr>
                <w:sz w:val="8"/>
                <w:szCs w:val="8"/>
              </w:rPr>
              <w:t>6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 xml:space="preserve">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 xml:space="preserve">14, digested with AscI / BsaI and inserted into the respective sites of </w:t>
            </w: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7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>, which was digested with BtgZI</w:t>
            </w:r>
          </w:p>
        </w:tc>
        <w:tc>
          <w:tcPr>
            <w:tcW w:w="986" w:type="dxa"/>
            <w:shd w:val="clear" w:color="auto" w:fill="auto"/>
          </w:tcPr>
          <w:p w14:paraId="4AD192E1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4E4D1799" w14:textId="77777777" w:rsidTr="00E148F4">
        <w:tc>
          <w:tcPr>
            <w:tcW w:w="350" w:type="dxa"/>
            <w:shd w:val="clear" w:color="auto" w:fill="auto"/>
          </w:tcPr>
          <w:p w14:paraId="4967F442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24</w:t>
            </w:r>
            <w:r>
              <w:rPr>
                <w:sz w:val="8"/>
                <w:szCs w:val="8"/>
              </w:rPr>
              <w:t>]</w:t>
            </w:r>
          </w:p>
        </w:tc>
        <w:tc>
          <w:tcPr>
            <w:tcW w:w="1630" w:type="dxa"/>
            <w:shd w:val="clear" w:color="auto" w:fill="auto"/>
          </w:tcPr>
          <w:p w14:paraId="34125B00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pAGOC{ARP5’#O(LA)-mEmerald}</w:t>
            </w:r>
          </w:p>
        </w:tc>
        <w:tc>
          <w:tcPr>
            <w:tcW w:w="1276" w:type="dxa"/>
            <w:shd w:val="clear" w:color="auto" w:fill="auto"/>
          </w:tcPr>
          <w:p w14:paraId="3F39CC5E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transformation</w:t>
            </w:r>
          </w:p>
        </w:tc>
        <w:tc>
          <w:tcPr>
            <w:tcW w:w="567" w:type="dxa"/>
            <w:shd w:val="clear" w:color="auto" w:fill="auto"/>
          </w:tcPr>
          <w:p w14:paraId="276202EC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9,276 bp</w:t>
            </w:r>
          </w:p>
        </w:tc>
        <w:tc>
          <w:tcPr>
            <w:tcW w:w="430" w:type="dxa"/>
            <w:shd w:val="clear" w:color="auto" w:fill="auto"/>
          </w:tcPr>
          <w:p w14:paraId="7616EA3A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6824B2BF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 xml:space="preserve">ARP5’ amplified from </w:t>
            </w:r>
            <w:r>
              <w:rPr>
                <w:sz w:val="8"/>
                <w:szCs w:val="8"/>
              </w:rPr>
              <w:t>0</w:t>
            </w:r>
            <w:r w:rsidRPr="00E41406">
              <w:rPr>
                <w:sz w:val="8"/>
                <w:szCs w:val="8"/>
              </w:rPr>
              <w:t xml:space="preserve">6 with primer pair </w:t>
            </w:r>
            <w:r>
              <w:rPr>
                <w:sz w:val="8"/>
                <w:szCs w:val="8"/>
              </w:rPr>
              <w:t>C</w:t>
            </w:r>
            <w:r w:rsidRPr="00E41406">
              <w:rPr>
                <w:sz w:val="8"/>
                <w:szCs w:val="8"/>
              </w:rPr>
              <w:t xml:space="preserve">15, digested with AscI / BsaI and inserted into the respective sites of </w:t>
            </w:r>
            <w:r>
              <w:rPr>
                <w:sz w:val="8"/>
                <w:szCs w:val="8"/>
              </w:rPr>
              <w:t>[</w:t>
            </w:r>
            <w:r w:rsidRPr="00E41406">
              <w:rPr>
                <w:sz w:val="8"/>
                <w:szCs w:val="8"/>
              </w:rPr>
              <w:t>17</w:t>
            </w:r>
            <w:r>
              <w:rPr>
                <w:sz w:val="8"/>
                <w:szCs w:val="8"/>
              </w:rPr>
              <w:t>]</w:t>
            </w:r>
            <w:r w:rsidRPr="00E41406">
              <w:rPr>
                <w:sz w:val="8"/>
                <w:szCs w:val="8"/>
              </w:rPr>
              <w:t>, which was digested with BtgZI</w:t>
            </w:r>
          </w:p>
        </w:tc>
        <w:tc>
          <w:tcPr>
            <w:tcW w:w="986" w:type="dxa"/>
            <w:shd w:val="clear" w:color="auto" w:fill="auto"/>
          </w:tcPr>
          <w:p w14:paraId="62EA3701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our laboratory</w:t>
            </w:r>
          </w:p>
        </w:tc>
      </w:tr>
      <w:tr w:rsidR="00FF1032" w:rsidRPr="00E41406" w14:paraId="5304D581" w14:textId="77777777" w:rsidTr="00E148F4">
        <w:tc>
          <w:tcPr>
            <w:tcW w:w="350" w:type="dxa"/>
            <w:shd w:val="clear" w:color="auto" w:fill="auto"/>
          </w:tcPr>
          <w:p w14:paraId="7E8F3A8B" w14:textId="77777777" w:rsidR="00FF1032" w:rsidRPr="00E41406" w:rsidRDefault="00FF1032" w:rsidP="00E148F4">
            <w:pPr>
              <w:spacing w:line="240" w:lineRule="auto"/>
              <w:jc w:val="center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[25]</w:t>
            </w:r>
          </w:p>
        </w:tc>
        <w:tc>
          <w:tcPr>
            <w:tcW w:w="1630" w:type="dxa"/>
            <w:shd w:val="clear" w:color="auto" w:fill="auto"/>
          </w:tcPr>
          <w:p w14:paraId="57C5F143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pAVOIAF{#1–#2–#3–#4}</w:t>
            </w:r>
          </w:p>
        </w:tc>
        <w:tc>
          <w:tcPr>
            <w:tcW w:w="1276" w:type="dxa"/>
            <w:shd w:val="clear" w:color="auto" w:fill="auto"/>
          </w:tcPr>
          <w:p w14:paraId="5FC58076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hypothetical vector</w:t>
            </w:r>
          </w:p>
        </w:tc>
        <w:tc>
          <w:tcPr>
            <w:tcW w:w="567" w:type="dxa"/>
            <w:shd w:val="clear" w:color="auto" w:fill="auto"/>
          </w:tcPr>
          <w:p w14:paraId="36DE2900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2,485 bp</w:t>
            </w:r>
          </w:p>
        </w:tc>
        <w:tc>
          <w:tcPr>
            <w:tcW w:w="430" w:type="dxa"/>
            <w:shd w:val="clear" w:color="auto" w:fill="auto"/>
          </w:tcPr>
          <w:p w14:paraId="03D7C1B1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 w:rsidRPr="00E41406">
              <w:rPr>
                <w:sz w:val="8"/>
                <w:szCs w:val="8"/>
              </w:rPr>
              <w:t>KanR</w:t>
            </w:r>
          </w:p>
        </w:tc>
        <w:tc>
          <w:tcPr>
            <w:tcW w:w="4673" w:type="dxa"/>
            <w:shd w:val="clear" w:color="auto" w:fill="auto"/>
          </w:tcPr>
          <w:p w14:paraId="072E4ADE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V</w:t>
            </w:r>
            <w:r w:rsidRPr="00E41406">
              <w:rPr>
                <w:sz w:val="8"/>
                <w:szCs w:val="8"/>
              </w:rPr>
              <w:t xml:space="preserve">ector was designed </w:t>
            </w:r>
            <w:r w:rsidRPr="00E41406">
              <w:rPr>
                <w:i/>
                <w:sz w:val="8"/>
                <w:szCs w:val="8"/>
              </w:rPr>
              <w:t>in silico</w:t>
            </w:r>
            <w:r w:rsidRPr="00E41406">
              <w:rPr>
                <w:sz w:val="8"/>
                <w:szCs w:val="8"/>
              </w:rPr>
              <w:t xml:space="preserve"> based on the pUC57 backbone. The </w:t>
            </w:r>
            <w:r>
              <w:rPr>
                <w:sz w:val="8"/>
                <w:szCs w:val="8"/>
              </w:rPr>
              <w:t>four-slot cloning site</w:t>
            </w:r>
            <w:r w:rsidRPr="00E41406">
              <w:rPr>
                <w:sz w:val="8"/>
                <w:szCs w:val="8"/>
              </w:rPr>
              <w:t xml:space="preserve"> is located between the AatII and PciI sites</w:t>
            </w:r>
          </w:p>
        </w:tc>
        <w:tc>
          <w:tcPr>
            <w:tcW w:w="986" w:type="dxa"/>
            <w:shd w:val="clear" w:color="auto" w:fill="auto"/>
          </w:tcPr>
          <w:p w14:paraId="15FAD688" w14:textId="77777777" w:rsidR="00FF1032" w:rsidRPr="00E41406" w:rsidRDefault="00FF1032" w:rsidP="00E148F4">
            <w:pPr>
              <w:spacing w:line="240" w:lineRule="auto"/>
              <w:rPr>
                <w:sz w:val="8"/>
                <w:szCs w:val="8"/>
              </w:rPr>
            </w:pPr>
            <w:r>
              <w:rPr>
                <w:sz w:val="8"/>
                <w:szCs w:val="8"/>
              </w:rPr>
              <w:t>-</w:t>
            </w:r>
          </w:p>
        </w:tc>
      </w:tr>
    </w:tbl>
    <w:p w14:paraId="51EE8D45" w14:textId="6D476B8F" w:rsidR="002D19A8" w:rsidRPr="00FF1032" w:rsidRDefault="002D19A8" w:rsidP="00FF1032"/>
    <w:sectPr w:rsidR="002D19A8" w:rsidRPr="00FF1032" w:rsidSect="008809EF">
      <w:pgSz w:w="11906" w:h="16838"/>
      <w:pgMar w:top="567" w:right="992" w:bottom="567" w:left="992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BC0D80D" w14:textId="77777777" w:rsidR="00A544F6" w:rsidRDefault="00A544F6" w:rsidP="00CE62E6">
      <w:pPr>
        <w:spacing w:after="0" w:line="240" w:lineRule="auto"/>
      </w:pPr>
      <w:r>
        <w:separator/>
      </w:r>
    </w:p>
  </w:endnote>
  <w:endnote w:type="continuationSeparator" w:id="0">
    <w:p w14:paraId="5DB5BEA8" w14:textId="77777777" w:rsidR="00A544F6" w:rsidRDefault="00A544F6" w:rsidP="00CE62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79A865C" w14:textId="77777777" w:rsidR="00A544F6" w:rsidRDefault="00A544F6" w:rsidP="00CE62E6">
      <w:pPr>
        <w:spacing w:after="0" w:line="240" w:lineRule="auto"/>
      </w:pPr>
      <w:r>
        <w:separator/>
      </w:r>
    </w:p>
  </w:footnote>
  <w:footnote w:type="continuationSeparator" w:id="0">
    <w:p w14:paraId="1D573E9D" w14:textId="77777777" w:rsidR="00A544F6" w:rsidRDefault="00A544F6" w:rsidP="00CE62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3610FC"/>
    <w:multiLevelType w:val="hybridMultilevel"/>
    <w:tmpl w:val="714CD6AC"/>
    <w:lvl w:ilvl="0" w:tplc="FFECC4AC">
      <w:start w:val="1"/>
      <w:numFmt w:val="bullet"/>
      <w:lvlText w:val=""/>
      <w:lvlJc w:val="left"/>
      <w:pPr>
        <w:ind w:left="113" w:hanging="113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8F60A3"/>
    <w:multiLevelType w:val="hybridMultilevel"/>
    <w:tmpl w:val="E11A254C"/>
    <w:lvl w:ilvl="0" w:tplc="E7684184">
      <w:start w:val="1"/>
      <w:numFmt w:val="decimal"/>
      <w:lvlText w:val="(%1)"/>
      <w:lvlJc w:val="left"/>
      <w:pPr>
        <w:ind w:left="4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40" w:hanging="360"/>
      </w:pPr>
    </w:lvl>
    <w:lvl w:ilvl="2" w:tplc="0809001B" w:tentative="1">
      <w:start w:val="1"/>
      <w:numFmt w:val="lowerRoman"/>
      <w:lvlText w:val="%3."/>
      <w:lvlJc w:val="right"/>
      <w:pPr>
        <w:ind w:left="1860" w:hanging="180"/>
      </w:pPr>
    </w:lvl>
    <w:lvl w:ilvl="3" w:tplc="0809000F" w:tentative="1">
      <w:start w:val="1"/>
      <w:numFmt w:val="decimal"/>
      <w:lvlText w:val="%4."/>
      <w:lvlJc w:val="left"/>
      <w:pPr>
        <w:ind w:left="2580" w:hanging="360"/>
      </w:pPr>
    </w:lvl>
    <w:lvl w:ilvl="4" w:tplc="08090019" w:tentative="1">
      <w:start w:val="1"/>
      <w:numFmt w:val="lowerLetter"/>
      <w:lvlText w:val="%5."/>
      <w:lvlJc w:val="left"/>
      <w:pPr>
        <w:ind w:left="3300" w:hanging="360"/>
      </w:pPr>
    </w:lvl>
    <w:lvl w:ilvl="5" w:tplc="0809001B" w:tentative="1">
      <w:start w:val="1"/>
      <w:numFmt w:val="lowerRoman"/>
      <w:lvlText w:val="%6."/>
      <w:lvlJc w:val="right"/>
      <w:pPr>
        <w:ind w:left="4020" w:hanging="180"/>
      </w:pPr>
    </w:lvl>
    <w:lvl w:ilvl="6" w:tplc="0809000F" w:tentative="1">
      <w:start w:val="1"/>
      <w:numFmt w:val="decimal"/>
      <w:lvlText w:val="%7."/>
      <w:lvlJc w:val="left"/>
      <w:pPr>
        <w:ind w:left="4740" w:hanging="360"/>
      </w:pPr>
    </w:lvl>
    <w:lvl w:ilvl="7" w:tplc="08090019" w:tentative="1">
      <w:start w:val="1"/>
      <w:numFmt w:val="lowerLetter"/>
      <w:lvlText w:val="%8."/>
      <w:lvlJc w:val="left"/>
      <w:pPr>
        <w:ind w:left="5460" w:hanging="360"/>
      </w:pPr>
    </w:lvl>
    <w:lvl w:ilvl="8" w:tplc="0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2" w15:restartNumberingAfterBreak="0">
    <w:nsid w:val="03120455"/>
    <w:multiLevelType w:val="hybridMultilevel"/>
    <w:tmpl w:val="CBDE86D8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64411EC"/>
    <w:multiLevelType w:val="hybridMultilevel"/>
    <w:tmpl w:val="A0BA7FA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67B5154"/>
    <w:multiLevelType w:val="hybridMultilevel"/>
    <w:tmpl w:val="AFDC25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86F2FC6"/>
    <w:multiLevelType w:val="hybridMultilevel"/>
    <w:tmpl w:val="0818DA2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DAA5A3C"/>
    <w:multiLevelType w:val="hybridMultilevel"/>
    <w:tmpl w:val="60CE2FAA"/>
    <w:lvl w:ilvl="0" w:tplc="F22C01C6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F3B741D"/>
    <w:multiLevelType w:val="hybridMultilevel"/>
    <w:tmpl w:val="278A20B2"/>
    <w:lvl w:ilvl="0" w:tplc="E9C6D7D2">
      <w:start w:val="1"/>
      <w:numFmt w:val="upperRoman"/>
      <w:lvlText w:val="%1-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8EB26BD"/>
    <w:multiLevelType w:val="hybridMultilevel"/>
    <w:tmpl w:val="DB2E26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9016ECC"/>
    <w:multiLevelType w:val="hybridMultilevel"/>
    <w:tmpl w:val="BD62F9D8"/>
    <w:lvl w:ilvl="0" w:tplc="D9263BF6">
      <w:start w:val="1"/>
      <w:numFmt w:val="bullet"/>
      <w:lvlText w:val=""/>
      <w:lvlJc w:val="left"/>
      <w:pPr>
        <w:ind w:left="360" w:hanging="360"/>
      </w:pPr>
      <w:rPr>
        <w:rFonts w:ascii="Symbol" w:hAnsi="Symbol" w:hint="default"/>
        <w:b/>
        <w:i w:val="0"/>
        <w:color w:val="00B050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1BD85A8A"/>
    <w:multiLevelType w:val="hybridMultilevel"/>
    <w:tmpl w:val="1D5CC86E"/>
    <w:lvl w:ilvl="0" w:tplc="BFDE4B86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  <w:b/>
        <w:i w:val="0"/>
        <w:color w:val="FF0000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1C786846"/>
    <w:multiLevelType w:val="hybridMultilevel"/>
    <w:tmpl w:val="E5580206"/>
    <w:lvl w:ilvl="0" w:tplc="0407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21306C64"/>
    <w:multiLevelType w:val="hybridMultilevel"/>
    <w:tmpl w:val="41220C02"/>
    <w:lvl w:ilvl="0" w:tplc="05ACEBB0">
      <w:start w:val="1"/>
      <w:numFmt w:val="bullet"/>
      <w:lvlText w:val=""/>
      <w:lvlJc w:val="left"/>
      <w:pPr>
        <w:ind w:left="227" w:hanging="227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68456D5"/>
    <w:multiLevelType w:val="hybridMultilevel"/>
    <w:tmpl w:val="8B00EF5C"/>
    <w:lvl w:ilvl="0" w:tplc="FFECC4AC">
      <w:start w:val="1"/>
      <w:numFmt w:val="bullet"/>
      <w:lvlText w:val=""/>
      <w:lvlJc w:val="left"/>
      <w:pPr>
        <w:ind w:left="113" w:hanging="113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268747A7"/>
    <w:multiLevelType w:val="hybridMultilevel"/>
    <w:tmpl w:val="F24E63DA"/>
    <w:lvl w:ilvl="0" w:tplc="342274F4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  <w:b/>
        <w:i w:val="0"/>
        <w:color w:val="FF0000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7203D9D"/>
    <w:multiLevelType w:val="hybridMultilevel"/>
    <w:tmpl w:val="65D89042"/>
    <w:lvl w:ilvl="0" w:tplc="E4A64D06">
      <w:start w:val="1"/>
      <w:numFmt w:val="decimal"/>
      <w:lvlText w:val="%1|"/>
      <w:lvlJc w:val="left"/>
      <w:pPr>
        <w:ind w:left="360" w:hanging="360"/>
      </w:pPr>
      <w:rPr>
        <w:rFonts w:hint="default"/>
        <w:b/>
        <w:i w:val="0"/>
        <w:sz w:val="24"/>
      </w:rPr>
    </w:lvl>
    <w:lvl w:ilvl="1" w:tplc="04070017">
      <w:start w:val="1"/>
      <w:numFmt w:val="lowerLetter"/>
      <w:lvlText w:val="%2)"/>
      <w:lvlJc w:val="left"/>
      <w:pPr>
        <w:ind w:left="1080" w:hanging="360"/>
      </w:pPr>
    </w:lvl>
    <w:lvl w:ilvl="2" w:tplc="0407001B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27CA1C70"/>
    <w:multiLevelType w:val="hybridMultilevel"/>
    <w:tmpl w:val="D20CC506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2BA93DF1"/>
    <w:multiLevelType w:val="hybridMultilevel"/>
    <w:tmpl w:val="2D50D8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CD51BCA"/>
    <w:multiLevelType w:val="hybridMultilevel"/>
    <w:tmpl w:val="A378C186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EE708A7"/>
    <w:multiLevelType w:val="hybridMultilevel"/>
    <w:tmpl w:val="4B72DBBA"/>
    <w:lvl w:ilvl="0" w:tplc="05ACEBB0">
      <w:start w:val="1"/>
      <w:numFmt w:val="bullet"/>
      <w:lvlText w:val=""/>
      <w:lvlJc w:val="left"/>
      <w:pPr>
        <w:ind w:left="227" w:hanging="227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08C23F7"/>
    <w:multiLevelType w:val="hybridMultilevel"/>
    <w:tmpl w:val="EAA66F88"/>
    <w:lvl w:ilvl="0" w:tplc="FFECC4AC">
      <w:start w:val="1"/>
      <w:numFmt w:val="bullet"/>
      <w:lvlText w:val=""/>
      <w:lvlJc w:val="left"/>
      <w:pPr>
        <w:ind w:left="113" w:hanging="113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1460A90"/>
    <w:multiLevelType w:val="hybridMultilevel"/>
    <w:tmpl w:val="A9E43EFE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34770847"/>
    <w:multiLevelType w:val="hybridMultilevel"/>
    <w:tmpl w:val="8D84636C"/>
    <w:lvl w:ilvl="0" w:tplc="FFECC4AC">
      <w:start w:val="1"/>
      <w:numFmt w:val="bullet"/>
      <w:lvlText w:val=""/>
      <w:lvlJc w:val="left"/>
      <w:pPr>
        <w:ind w:left="113" w:hanging="113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4987831"/>
    <w:multiLevelType w:val="hybridMultilevel"/>
    <w:tmpl w:val="7CD21FE2"/>
    <w:lvl w:ilvl="0" w:tplc="05ACEBB0">
      <w:start w:val="1"/>
      <w:numFmt w:val="bullet"/>
      <w:lvlText w:val=""/>
      <w:lvlJc w:val="left"/>
      <w:pPr>
        <w:ind w:left="227" w:hanging="227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4B95C1D"/>
    <w:multiLevelType w:val="hybridMultilevel"/>
    <w:tmpl w:val="361AE1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35A70ED2"/>
    <w:multiLevelType w:val="hybridMultilevel"/>
    <w:tmpl w:val="6846A30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6F21976"/>
    <w:multiLevelType w:val="hybridMultilevel"/>
    <w:tmpl w:val="FAC05C4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8567AB2"/>
    <w:multiLevelType w:val="hybridMultilevel"/>
    <w:tmpl w:val="8DF8E7E2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38635C88"/>
    <w:multiLevelType w:val="hybridMultilevel"/>
    <w:tmpl w:val="37A8960E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3FD101CD"/>
    <w:multiLevelType w:val="hybridMultilevel"/>
    <w:tmpl w:val="8950290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41871D74"/>
    <w:multiLevelType w:val="hybridMultilevel"/>
    <w:tmpl w:val="49B880F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6E46D70"/>
    <w:multiLevelType w:val="hybridMultilevel"/>
    <w:tmpl w:val="2BCC8EBE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74E515A"/>
    <w:multiLevelType w:val="hybridMultilevel"/>
    <w:tmpl w:val="2012D902"/>
    <w:lvl w:ilvl="0" w:tplc="B590DD02">
      <w:start w:val="1"/>
      <w:numFmt w:val="upperRoman"/>
      <w:lvlText w:val="%1-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9BB41A6"/>
    <w:multiLevelType w:val="hybridMultilevel"/>
    <w:tmpl w:val="8DACA0D0"/>
    <w:lvl w:ilvl="0" w:tplc="FFECC4AC">
      <w:start w:val="1"/>
      <w:numFmt w:val="bullet"/>
      <w:lvlText w:val=""/>
      <w:lvlJc w:val="left"/>
      <w:pPr>
        <w:ind w:left="113" w:hanging="113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4AAD1331"/>
    <w:multiLevelType w:val="hybridMultilevel"/>
    <w:tmpl w:val="C8BECB94"/>
    <w:lvl w:ilvl="0" w:tplc="D9263BF6">
      <w:start w:val="1"/>
      <w:numFmt w:val="bullet"/>
      <w:lvlText w:val=""/>
      <w:lvlJc w:val="left"/>
      <w:pPr>
        <w:ind w:left="360" w:hanging="360"/>
      </w:pPr>
      <w:rPr>
        <w:rFonts w:ascii="Symbol" w:hAnsi="Symbol" w:hint="default"/>
        <w:b/>
        <w:i w:val="0"/>
        <w:color w:val="00B050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4AAE40B2"/>
    <w:multiLevelType w:val="hybridMultilevel"/>
    <w:tmpl w:val="775A3D20"/>
    <w:lvl w:ilvl="0" w:tplc="08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6" w15:restartNumberingAfterBreak="0">
    <w:nsid w:val="4BA41ED4"/>
    <w:multiLevelType w:val="hybridMultilevel"/>
    <w:tmpl w:val="C6E028F6"/>
    <w:lvl w:ilvl="0" w:tplc="FFECC4AC">
      <w:start w:val="1"/>
      <w:numFmt w:val="bullet"/>
      <w:lvlText w:val=""/>
      <w:lvlJc w:val="left"/>
      <w:pPr>
        <w:ind w:left="113" w:hanging="113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A09578E"/>
    <w:multiLevelType w:val="hybridMultilevel"/>
    <w:tmpl w:val="498255A0"/>
    <w:lvl w:ilvl="0" w:tplc="D9263BF6">
      <w:start w:val="1"/>
      <w:numFmt w:val="bullet"/>
      <w:lvlText w:val=""/>
      <w:lvlJc w:val="left"/>
      <w:pPr>
        <w:ind w:left="360" w:hanging="360"/>
      </w:pPr>
      <w:rPr>
        <w:rFonts w:ascii="Symbol" w:hAnsi="Symbol" w:hint="default"/>
        <w:b/>
        <w:i w:val="0"/>
        <w:color w:val="00B050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5FFC0E83"/>
    <w:multiLevelType w:val="hybridMultilevel"/>
    <w:tmpl w:val="D8781A40"/>
    <w:lvl w:ilvl="0" w:tplc="FFECC4AC">
      <w:start w:val="1"/>
      <w:numFmt w:val="bullet"/>
      <w:lvlText w:val=""/>
      <w:lvlJc w:val="left"/>
      <w:pPr>
        <w:ind w:left="113" w:hanging="113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12806C8"/>
    <w:multiLevelType w:val="hybridMultilevel"/>
    <w:tmpl w:val="28A00BD0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 w15:restartNumberingAfterBreak="0">
    <w:nsid w:val="67601D2A"/>
    <w:multiLevelType w:val="hybridMultilevel"/>
    <w:tmpl w:val="8C6EF592"/>
    <w:lvl w:ilvl="0" w:tplc="0407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080" w:hanging="360"/>
      </w:pPr>
    </w:lvl>
    <w:lvl w:ilvl="2" w:tplc="0407001B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 w15:restartNumberingAfterBreak="0">
    <w:nsid w:val="6C8334A5"/>
    <w:multiLevelType w:val="hybridMultilevel"/>
    <w:tmpl w:val="D7F2F926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2" w15:restartNumberingAfterBreak="0">
    <w:nsid w:val="6DCA23BF"/>
    <w:multiLevelType w:val="hybridMultilevel"/>
    <w:tmpl w:val="E03CE244"/>
    <w:lvl w:ilvl="0" w:tplc="05ACEBB0">
      <w:start w:val="1"/>
      <w:numFmt w:val="bullet"/>
      <w:lvlText w:val=""/>
      <w:lvlJc w:val="left"/>
      <w:pPr>
        <w:ind w:left="227" w:hanging="227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3" w15:restartNumberingAfterBreak="0">
    <w:nsid w:val="70AE0349"/>
    <w:multiLevelType w:val="hybridMultilevel"/>
    <w:tmpl w:val="82B875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381646E"/>
    <w:multiLevelType w:val="hybridMultilevel"/>
    <w:tmpl w:val="DE063126"/>
    <w:lvl w:ilvl="0" w:tplc="E8082CC8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  <w:b/>
        <w:i w:val="0"/>
        <w:color w:val="FF0000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5" w15:restartNumberingAfterBreak="0">
    <w:nsid w:val="73D32E12"/>
    <w:multiLevelType w:val="hybridMultilevel"/>
    <w:tmpl w:val="466AE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52606CD"/>
    <w:multiLevelType w:val="hybridMultilevel"/>
    <w:tmpl w:val="41A6DB48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7" w15:restartNumberingAfterBreak="0">
    <w:nsid w:val="759110E6"/>
    <w:multiLevelType w:val="hybridMultilevel"/>
    <w:tmpl w:val="EECA4B3C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8" w15:restartNumberingAfterBreak="0">
    <w:nsid w:val="7FBA490A"/>
    <w:multiLevelType w:val="hybridMultilevel"/>
    <w:tmpl w:val="318C1172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46"/>
  </w:num>
  <w:num w:numId="2">
    <w:abstractNumId w:val="41"/>
  </w:num>
  <w:num w:numId="3">
    <w:abstractNumId w:val="15"/>
  </w:num>
  <w:num w:numId="4">
    <w:abstractNumId w:val="48"/>
  </w:num>
  <w:num w:numId="5">
    <w:abstractNumId w:val="47"/>
  </w:num>
  <w:num w:numId="6">
    <w:abstractNumId w:val="34"/>
  </w:num>
  <w:num w:numId="7">
    <w:abstractNumId w:val="44"/>
  </w:num>
  <w:num w:numId="8">
    <w:abstractNumId w:val="37"/>
  </w:num>
  <w:num w:numId="9">
    <w:abstractNumId w:val="14"/>
  </w:num>
  <w:num w:numId="10">
    <w:abstractNumId w:val="9"/>
  </w:num>
  <w:num w:numId="11">
    <w:abstractNumId w:val="10"/>
  </w:num>
  <w:num w:numId="12">
    <w:abstractNumId w:val="26"/>
  </w:num>
  <w:num w:numId="13">
    <w:abstractNumId w:val="18"/>
  </w:num>
  <w:num w:numId="14">
    <w:abstractNumId w:val="3"/>
  </w:num>
  <w:num w:numId="15">
    <w:abstractNumId w:val="8"/>
  </w:num>
  <w:num w:numId="16">
    <w:abstractNumId w:val="24"/>
  </w:num>
  <w:num w:numId="17">
    <w:abstractNumId w:val="35"/>
  </w:num>
  <w:num w:numId="18">
    <w:abstractNumId w:val="1"/>
  </w:num>
  <w:num w:numId="19">
    <w:abstractNumId w:val="39"/>
  </w:num>
  <w:num w:numId="20">
    <w:abstractNumId w:val="25"/>
  </w:num>
  <w:num w:numId="21">
    <w:abstractNumId w:val="43"/>
  </w:num>
  <w:num w:numId="22">
    <w:abstractNumId w:val="4"/>
  </w:num>
  <w:num w:numId="23">
    <w:abstractNumId w:val="17"/>
  </w:num>
  <w:num w:numId="24">
    <w:abstractNumId w:val="11"/>
  </w:num>
  <w:num w:numId="25">
    <w:abstractNumId w:val="27"/>
  </w:num>
  <w:num w:numId="26">
    <w:abstractNumId w:val="42"/>
  </w:num>
  <w:num w:numId="27">
    <w:abstractNumId w:val="12"/>
  </w:num>
  <w:num w:numId="28">
    <w:abstractNumId w:val="19"/>
  </w:num>
  <w:num w:numId="29">
    <w:abstractNumId w:val="23"/>
  </w:num>
  <w:num w:numId="30">
    <w:abstractNumId w:val="16"/>
  </w:num>
  <w:num w:numId="31">
    <w:abstractNumId w:val="31"/>
  </w:num>
  <w:num w:numId="32">
    <w:abstractNumId w:val="30"/>
  </w:num>
  <w:num w:numId="33">
    <w:abstractNumId w:val="45"/>
  </w:num>
  <w:num w:numId="34">
    <w:abstractNumId w:val="29"/>
  </w:num>
  <w:num w:numId="35">
    <w:abstractNumId w:val="5"/>
  </w:num>
  <w:num w:numId="36">
    <w:abstractNumId w:val="28"/>
  </w:num>
  <w:num w:numId="37">
    <w:abstractNumId w:val="40"/>
  </w:num>
  <w:num w:numId="38">
    <w:abstractNumId w:val="6"/>
  </w:num>
  <w:num w:numId="39">
    <w:abstractNumId w:val="2"/>
  </w:num>
  <w:num w:numId="40">
    <w:abstractNumId w:val="32"/>
  </w:num>
  <w:num w:numId="41">
    <w:abstractNumId w:val="7"/>
  </w:num>
  <w:num w:numId="42">
    <w:abstractNumId w:val="13"/>
  </w:num>
  <w:num w:numId="43">
    <w:abstractNumId w:val="20"/>
  </w:num>
  <w:num w:numId="44">
    <w:abstractNumId w:val="38"/>
  </w:num>
  <w:num w:numId="45">
    <w:abstractNumId w:val="22"/>
  </w:num>
  <w:num w:numId="46">
    <w:abstractNumId w:val="0"/>
  </w:num>
  <w:num w:numId="47">
    <w:abstractNumId w:val="36"/>
  </w:num>
  <w:num w:numId="48">
    <w:abstractNumId w:val="33"/>
  </w:num>
  <w:num w:numId="49">
    <w:abstractNumId w:val="21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60"/>
  <w:activeWritingStyle w:appName="MSWord" w:lang="it-IT" w:vendorID="64" w:dllVersion="131078" w:nlCheck="1" w:checkStyle="0"/>
  <w:activeWritingStyle w:appName="MSWord" w:lang="en-US" w:vendorID="64" w:dllVersion="131078" w:nlCheck="1" w:checkStyle="1"/>
  <w:activeWritingStyle w:appName="MSWord" w:lang="de-DE" w:vendorID="64" w:dllVersion="131078" w:nlCheck="1" w:checkStyle="1"/>
  <w:activeWritingStyle w:appName="MSWord" w:lang="fr-FR" w:vendorID="64" w:dllVersion="131078" w:nlCheck="1" w:checkStyle="1"/>
  <w:activeWritingStyle w:appName="MSWord" w:lang="es-ES" w:vendorID="64" w:dllVersion="131078" w:nlCheck="1" w:checkStyle="1"/>
  <w:activeWritingStyle w:appName="MSWord" w:lang="en-GB" w:vendorID="64" w:dllVersion="131078" w:nlCheck="1" w:checkStyle="1"/>
  <w:defaultTabStop w:val="708"/>
  <w:hyphenationZone w:val="425"/>
  <w:characterSpacingControl w:val="doNotCompress"/>
  <w:hdrShapeDefaults>
    <o:shapedefaults v:ext="edit" spidmax="3072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Development&lt;/Style&gt;&lt;LeftDelim&gt;{&lt;/LeftDelim&gt;&lt;RightDelim&gt;}&lt;/RightDelim&gt;&lt;FontName&gt;Time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9fftrva2rtt5ne9svopadp2ddvfvt9e5sre&quot;&gt;My EndNote Library&lt;record-ids&gt;&lt;item&gt;4&lt;/item&gt;&lt;item&gt;6&lt;/item&gt;&lt;item&gt;40&lt;/item&gt;&lt;item&gt;139&lt;/item&gt;&lt;item&gt;205&lt;/item&gt;&lt;item&gt;221&lt;/item&gt;&lt;item&gt;475&lt;/item&gt;&lt;item&gt;1155&lt;/item&gt;&lt;item&gt;1212&lt;/item&gt;&lt;item&gt;1241&lt;/item&gt;&lt;item&gt;1242&lt;/item&gt;&lt;item&gt;1243&lt;/item&gt;&lt;item&gt;1244&lt;/item&gt;&lt;item&gt;1245&lt;/item&gt;&lt;item&gt;1246&lt;/item&gt;&lt;item&gt;1247&lt;/item&gt;&lt;item&gt;1251&lt;/item&gt;&lt;item&gt;1253&lt;/item&gt;&lt;item&gt;1259&lt;/item&gt;&lt;item&gt;1260&lt;/item&gt;&lt;item&gt;1261&lt;/item&gt;&lt;/record-ids&gt;&lt;/item&gt;&lt;/Libraries&gt;"/>
  </w:docVars>
  <w:rsids>
    <w:rsidRoot w:val="00131CB0"/>
    <w:rsid w:val="0000009F"/>
    <w:rsid w:val="00000318"/>
    <w:rsid w:val="00000DC2"/>
    <w:rsid w:val="00000F31"/>
    <w:rsid w:val="00001CDD"/>
    <w:rsid w:val="000028FF"/>
    <w:rsid w:val="00002996"/>
    <w:rsid w:val="000030DC"/>
    <w:rsid w:val="000035C9"/>
    <w:rsid w:val="000036C1"/>
    <w:rsid w:val="0000386F"/>
    <w:rsid w:val="0000387B"/>
    <w:rsid w:val="000038D9"/>
    <w:rsid w:val="00003C63"/>
    <w:rsid w:val="00004028"/>
    <w:rsid w:val="000043AF"/>
    <w:rsid w:val="00004552"/>
    <w:rsid w:val="00005591"/>
    <w:rsid w:val="00005668"/>
    <w:rsid w:val="00005BC9"/>
    <w:rsid w:val="00005BF9"/>
    <w:rsid w:val="00005D07"/>
    <w:rsid w:val="00005FDD"/>
    <w:rsid w:val="00006077"/>
    <w:rsid w:val="00006571"/>
    <w:rsid w:val="000068C1"/>
    <w:rsid w:val="00006F47"/>
    <w:rsid w:val="000070C1"/>
    <w:rsid w:val="000072CD"/>
    <w:rsid w:val="00007DB1"/>
    <w:rsid w:val="000108B0"/>
    <w:rsid w:val="000110C2"/>
    <w:rsid w:val="000111AD"/>
    <w:rsid w:val="00011B90"/>
    <w:rsid w:val="00013D5D"/>
    <w:rsid w:val="00013DB9"/>
    <w:rsid w:val="0001406C"/>
    <w:rsid w:val="00014F98"/>
    <w:rsid w:val="000150DA"/>
    <w:rsid w:val="00015606"/>
    <w:rsid w:val="0001574A"/>
    <w:rsid w:val="00015D94"/>
    <w:rsid w:val="00015E79"/>
    <w:rsid w:val="000164C2"/>
    <w:rsid w:val="00016847"/>
    <w:rsid w:val="0001688E"/>
    <w:rsid w:val="00016E27"/>
    <w:rsid w:val="000172ED"/>
    <w:rsid w:val="000177BA"/>
    <w:rsid w:val="00020C0F"/>
    <w:rsid w:val="0002103C"/>
    <w:rsid w:val="000219C1"/>
    <w:rsid w:val="00021A8E"/>
    <w:rsid w:val="00022167"/>
    <w:rsid w:val="0002269A"/>
    <w:rsid w:val="00022B12"/>
    <w:rsid w:val="00022BB5"/>
    <w:rsid w:val="00022C16"/>
    <w:rsid w:val="00022C93"/>
    <w:rsid w:val="000238C0"/>
    <w:rsid w:val="00023921"/>
    <w:rsid w:val="00023B92"/>
    <w:rsid w:val="00023C28"/>
    <w:rsid w:val="0002414B"/>
    <w:rsid w:val="0002481E"/>
    <w:rsid w:val="0002489B"/>
    <w:rsid w:val="00024D25"/>
    <w:rsid w:val="00025166"/>
    <w:rsid w:val="000254E7"/>
    <w:rsid w:val="00026941"/>
    <w:rsid w:val="000270B2"/>
    <w:rsid w:val="0002787A"/>
    <w:rsid w:val="00027B86"/>
    <w:rsid w:val="000301C5"/>
    <w:rsid w:val="0003078B"/>
    <w:rsid w:val="0003084D"/>
    <w:rsid w:val="000309AD"/>
    <w:rsid w:val="00030DDF"/>
    <w:rsid w:val="00030E01"/>
    <w:rsid w:val="00030F9C"/>
    <w:rsid w:val="0003143C"/>
    <w:rsid w:val="00031747"/>
    <w:rsid w:val="00032B6F"/>
    <w:rsid w:val="00032F00"/>
    <w:rsid w:val="00032FC1"/>
    <w:rsid w:val="00033E97"/>
    <w:rsid w:val="000348A3"/>
    <w:rsid w:val="00035075"/>
    <w:rsid w:val="00035267"/>
    <w:rsid w:val="00035BA1"/>
    <w:rsid w:val="000360EF"/>
    <w:rsid w:val="00036EC1"/>
    <w:rsid w:val="00036F29"/>
    <w:rsid w:val="000371A6"/>
    <w:rsid w:val="00037744"/>
    <w:rsid w:val="00037B43"/>
    <w:rsid w:val="00037DDE"/>
    <w:rsid w:val="00037EE5"/>
    <w:rsid w:val="00040198"/>
    <w:rsid w:val="000403BF"/>
    <w:rsid w:val="0004055B"/>
    <w:rsid w:val="00040CA0"/>
    <w:rsid w:val="0004135D"/>
    <w:rsid w:val="000414FD"/>
    <w:rsid w:val="000419A4"/>
    <w:rsid w:val="00041B3D"/>
    <w:rsid w:val="00041C48"/>
    <w:rsid w:val="00041DEB"/>
    <w:rsid w:val="000420D2"/>
    <w:rsid w:val="00042361"/>
    <w:rsid w:val="0004245D"/>
    <w:rsid w:val="000425AD"/>
    <w:rsid w:val="00042935"/>
    <w:rsid w:val="00042ED2"/>
    <w:rsid w:val="00043393"/>
    <w:rsid w:val="000435E1"/>
    <w:rsid w:val="00043BE6"/>
    <w:rsid w:val="00043F64"/>
    <w:rsid w:val="0004418C"/>
    <w:rsid w:val="00044A16"/>
    <w:rsid w:val="00045042"/>
    <w:rsid w:val="0004567A"/>
    <w:rsid w:val="00045B7B"/>
    <w:rsid w:val="00045D43"/>
    <w:rsid w:val="00046E2E"/>
    <w:rsid w:val="00047747"/>
    <w:rsid w:val="00047892"/>
    <w:rsid w:val="000503AB"/>
    <w:rsid w:val="000506A1"/>
    <w:rsid w:val="0005072D"/>
    <w:rsid w:val="000509CD"/>
    <w:rsid w:val="00050D75"/>
    <w:rsid w:val="00050E91"/>
    <w:rsid w:val="00050EDA"/>
    <w:rsid w:val="00050F5B"/>
    <w:rsid w:val="00050F74"/>
    <w:rsid w:val="000510DB"/>
    <w:rsid w:val="000519E9"/>
    <w:rsid w:val="000524C5"/>
    <w:rsid w:val="00052A75"/>
    <w:rsid w:val="00052C64"/>
    <w:rsid w:val="00052EC8"/>
    <w:rsid w:val="000530B2"/>
    <w:rsid w:val="000533AF"/>
    <w:rsid w:val="000539AD"/>
    <w:rsid w:val="00053A4E"/>
    <w:rsid w:val="0005400C"/>
    <w:rsid w:val="000548CF"/>
    <w:rsid w:val="00054BB2"/>
    <w:rsid w:val="00054D29"/>
    <w:rsid w:val="00055702"/>
    <w:rsid w:val="000558B8"/>
    <w:rsid w:val="00055A69"/>
    <w:rsid w:val="00055C25"/>
    <w:rsid w:val="0005674A"/>
    <w:rsid w:val="000571CB"/>
    <w:rsid w:val="0005743C"/>
    <w:rsid w:val="00057815"/>
    <w:rsid w:val="00060909"/>
    <w:rsid w:val="00060CFF"/>
    <w:rsid w:val="0006179F"/>
    <w:rsid w:val="000619F6"/>
    <w:rsid w:val="000623A5"/>
    <w:rsid w:val="000627D6"/>
    <w:rsid w:val="00063870"/>
    <w:rsid w:val="0006425A"/>
    <w:rsid w:val="00064C76"/>
    <w:rsid w:val="00065079"/>
    <w:rsid w:val="000656C2"/>
    <w:rsid w:val="00065A96"/>
    <w:rsid w:val="00065B24"/>
    <w:rsid w:val="00066168"/>
    <w:rsid w:val="0006687F"/>
    <w:rsid w:val="000668ED"/>
    <w:rsid w:val="00066FC2"/>
    <w:rsid w:val="00067173"/>
    <w:rsid w:val="0006784C"/>
    <w:rsid w:val="00070139"/>
    <w:rsid w:val="000704B3"/>
    <w:rsid w:val="00070577"/>
    <w:rsid w:val="00070CCB"/>
    <w:rsid w:val="00071F0A"/>
    <w:rsid w:val="00072082"/>
    <w:rsid w:val="000720E7"/>
    <w:rsid w:val="00073579"/>
    <w:rsid w:val="00073AD7"/>
    <w:rsid w:val="0007443E"/>
    <w:rsid w:val="000754C3"/>
    <w:rsid w:val="000757AF"/>
    <w:rsid w:val="000760A7"/>
    <w:rsid w:val="0007618A"/>
    <w:rsid w:val="00076476"/>
    <w:rsid w:val="00076D89"/>
    <w:rsid w:val="00077334"/>
    <w:rsid w:val="00077517"/>
    <w:rsid w:val="00077C5F"/>
    <w:rsid w:val="00080423"/>
    <w:rsid w:val="00080439"/>
    <w:rsid w:val="0008082C"/>
    <w:rsid w:val="0008117C"/>
    <w:rsid w:val="0008201A"/>
    <w:rsid w:val="00082075"/>
    <w:rsid w:val="00082382"/>
    <w:rsid w:val="00082705"/>
    <w:rsid w:val="00082CCA"/>
    <w:rsid w:val="000834A8"/>
    <w:rsid w:val="00083711"/>
    <w:rsid w:val="00083774"/>
    <w:rsid w:val="000839C7"/>
    <w:rsid w:val="00083B20"/>
    <w:rsid w:val="00083D70"/>
    <w:rsid w:val="00084439"/>
    <w:rsid w:val="00084BDD"/>
    <w:rsid w:val="00084BFD"/>
    <w:rsid w:val="00084E1B"/>
    <w:rsid w:val="00084E9A"/>
    <w:rsid w:val="000854C2"/>
    <w:rsid w:val="000856B7"/>
    <w:rsid w:val="000859B3"/>
    <w:rsid w:val="00085C1D"/>
    <w:rsid w:val="00086202"/>
    <w:rsid w:val="000869D0"/>
    <w:rsid w:val="00086BC8"/>
    <w:rsid w:val="00086D4E"/>
    <w:rsid w:val="00086D9D"/>
    <w:rsid w:val="00087A12"/>
    <w:rsid w:val="00087BB3"/>
    <w:rsid w:val="00087D34"/>
    <w:rsid w:val="00087F10"/>
    <w:rsid w:val="00090E46"/>
    <w:rsid w:val="00090EE2"/>
    <w:rsid w:val="00091E2F"/>
    <w:rsid w:val="00091E4D"/>
    <w:rsid w:val="00092E8B"/>
    <w:rsid w:val="000932C7"/>
    <w:rsid w:val="000938FE"/>
    <w:rsid w:val="00093B27"/>
    <w:rsid w:val="00093B7D"/>
    <w:rsid w:val="00093D0B"/>
    <w:rsid w:val="0009519F"/>
    <w:rsid w:val="00095AF8"/>
    <w:rsid w:val="00095F04"/>
    <w:rsid w:val="000969C5"/>
    <w:rsid w:val="000972B5"/>
    <w:rsid w:val="000A0479"/>
    <w:rsid w:val="000A1024"/>
    <w:rsid w:val="000A10FE"/>
    <w:rsid w:val="000A16BD"/>
    <w:rsid w:val="000A1A4F"/>
    <w:rsid w:val="000A30B4"/>
    <w:rsid w:val="000A4195"/>
    <w:rsid w:val="000A41F3"/>
    <w:rsid w:val="000A49CB"/>
    <w:rsid w:val="000A4ED6"/>
    <w:rsid w:val="000A5007"/>
    <w:rsid w:val="000A5020"/>
    <w:rsid w:val="000A504E"/>
    <w:rsid w:val="000A5135"/>
    <w:rsid w:val="000A5143"/>
    <w:rsid w:val="000A53B5"/>
    <w:rsid w:val="000A5671"/>
    <w:rsid w:val="000A5D8D"/>
    <w:rsid w:val="000A604A"/>
    <w:rsid w:val="000A6427"/>
    <w:rsid w:val="000A677E"/>
    <w:rsid w:val="000A6913"/>
    <w:rsid w:val="000A6C69"/>
    <w:rsid w:val="000A6EF0"/>
    <w:rsid w:val="000A7449"/>
    <w:rsid w:val="000A7A6F"/>
    <w:rsid w:val="000B04B1"/>
    <w:rsid w:val="000B0AF1"/>
    <w:rsid w:val="000B111E"/>
    <w:rsid w:val="000B1334"/>
    <w:rsid w:val="000B1604"/>
    <w:rsid w:val="000B1A0A"/>
    <w:rsid w:val="000B260A"/>
    <w:rsid w:val="000B29F0"/>
    <w:rsid w:val="000B2AE2"/>
    <w:rsid w:val="000B2F98"/>
    <w:rsid w:val="000B32F8"/>
    <w:rsid w:val="000B37B3"/>
    <w:rsid w:val="000B4507"/>
    <w:rsid w:val="000B4B43"/>
    <w:rsid w:val="000B5C61"/>
    <w:rsid w:val="000B60CE"/>
    <w:rsid w:val="000B6C62"/>
    <w:rsid w:val="000B6D21"/>
    <w:rsid w:val="000B6F0B"/>
    <w:rsid w:val="000B7190"/>
    <w:rsid w:val="000B7397"/>
    <w:rsid w:val="000C0252"/>
    <w:rsid w:val="000C05FD"/>
    <w:rsid w:val="000C087D"/>
    <w:rsid w:val="000C115E"/>
    <w:rsid w:val="000C1166"/>
    <w:rsid w:val="000C1930"/>
    <w:rsid w:val="000C222F"/>
    <w:rsid w:val="000C2797"/>
    <w:rsid w:val="000C2954"/>
    <w:rsid w:val="000C2BD8"/>
    <w:rsid w:val="000C341D"/>
    <w:rsid w:val="000C3507"/>
    <w:rsid w:val="000C3BC6"/>
    <w:rsid w:val="000C3DF2"/>
    <w:rsid w:val="000C3FC5"/>
    <w:rsid w:val="000C4863"/>
    <w:rsid w:val="000C48D5"/>
    <w:rsid w:val="000C4C8A"/>
    <w:rsid w:val="000C4D38"/>
    <w:rsid w:val="000C591C"/>
    <w:rsid w:val="000C59BE"/>
    <w:rsid w:val="000C5A41"/>
    <w:rsid w:val="000C5D35"/>
    <w:rsid w:val="000C5F0B"/>
    <w:rsid w:val="000C5F29"/>
    <w:rsid w:val="000C6216"/>
    <w:rsid w:val="000C6A9D"/>
    <w:rsid w:val="000C75A7"/>
    <w:rsid w:val="000C7BA5"/>
    <w:rsid w:val="000C7DC1"/>
    <w:rsid w:val="000D005E"/>
    <w:rsid w:val="000D04C6"/>
    <w:rsid w:val="000D0A5D"/>
    <w:rsid w:val="000D0AFC"/>
    <w:rsid w:val="000D15E8"/>
    <w:rsid w:val="000D1773"/>
    <w:rsid w:val="000D19BE"/>
    <w:rsid w:val="000D3152"/>
    <w:rsid w:val="000D3883"/>
    <w:rsid w:val="000D40FE"/>
    <w:rsid w:val="000D4308"/>
    <w:rsid w:val="000D43AE"/>
    <w:rsid w:val="000D48C3"/>
    <w:rsid w:val="000D4F86"/>
    <w:rsid w:val="000D5135"/>
    <w:rsid w:val="000D51A0"/>
    <w:rsid w:val="000D610E"/>
    <w:rsid w:val="000D62A5"/>
    <w:rsid w:val="000D690A"/>
    <w:rsid w:val="000D6B4F"/>
    <w:rsid w:val="000D7315"/>
    <w:rsid w:val="000D7C03"/>
    <w:rsid w:val="000E0148"/>
    <w:rsid w:val="000E0380"/>
    <w:rsid w:val="000E0606"/>
    <w:rsid w:val="000E0DA1"/>
    <w:rsid w:val="000E10F9"/>
    <w:rsid w:val="000E14E3"/>
    <w:rsid w:val="000E1A22"/>
    <w:rsid w:val="000E1CF2"/>
    <w:rsid w:val="000E27FC"/>
    <w:rsid w:val="000E3737"/>
    <w:rsid w:val="000E4050"/>
    <w:rsid w:val="000E41BB"/>
    <w:rsid w:val="000E4212"/>
    <w:rsid w:val="000E47D6"/>
    <w:rsid w:val="000E4CA3"/>
    <w:rsid w:val="000E5748"/>
    <w:rsid w:val="000E58FF"/>
    <w:rsid w:val="000E5A60"/>
    <w:rsid w:val="000E5AA2"/>
    <w:rsid w:val="000E61F1"/>
    <w:rsid w:val="000E6A8C"/>
    <w:rsid w:val="000E6C74"/>
    <w:rsid w:val="000E7097"/>
    <w:rsid w:val="000E72C4"/>
    <w:rsid w:val="000E73D2"/>
    <w:rsid w:val="000E79CE"/>
    <w:rsid w:val="000E7F06"/>
    <w:rsid w:val="000E7F71"/>
    <w:rsid w:val="000F00A6"/>
    <w:rsid w:val="000F0169"/>
    <w:rsid w:val="000F0588"/>
    <w:rsid w:val="000F0A3C"/>
    <w:rsid w:val="000F0CE9"/>
    <w:rsid w:val="000F0DDA"/>
    <w:rsid w:val="000F1315"/>
    <w:rsid w:val="000F1533"/>
    <w:rsid w:val="000F1BE1"/>
    <w:rsid w:val="000F1E5F"/>
    <w:rsid w:val="000F1F41"/>
    <w:rsid w:val="000F1FE1"/>
    <w:rsid w:val="000F2601"/>
    <w:rsid w:val="000F26B1"/>
    <w:rsid w:val="000F26F3"/>
    <w:rsid w:val="000F27DF"/>
    <w:rsid w:val="000F39F0"/>
    <w:rsid w:val="000F3BD1"/>
    <w:rsid w:val="000F3EE0"/>
    <w:rsid w:val="000F45AF"/>
    <w:rsid w:val="000F475F"/>
    <w:rsid w:val="000F574D"/>
    <w:rsid w:val="000F5AA6"/>
    <w:rsid w:val="000F5B01"/>
    <w:rsid w:val="000F5C4F"/>
    <w:rsid w:val="000F6042"/>
    <w:rsid w:val="000F6125"/>
    <w:rsid w:val="000F6196"/>
    <w:rsid w:val="000F6607"/>
    <w:rsid w:val="000F6BE4"/>
    <w:rsid w:val="000F6F07"/>
    <w:rsid w:val="000F7558"/>
    <w:rsid w:val="00100018"/>
    <w:rsid w:val="0010041C"/>
    <w:rsid w:val="0010082C"/>
    <w:rsid w:val="00100A9F"/>
    <w:rsid w:val="00100D6A"/>
    <w:rsid w:val="00100EA4"/>
    <w:rsid w:val="00101028"/>
    <w:rsid w:val="001010D9"/>
    <w:rsid w:val="001012C3"/>
    <w:rsid w:val="001014BD"/>
    <w:rsid w:val="00101591"/>
    <w:rsid w:val="0010170D"/>
    <w:rsid w:val="00102175"/>
    <w:rsid w:val="0010263D"/>
    <w:rsid w:val="00102789"/>
    <w:rsid w:val="00102AE2"/>
    <w:rsid w:val="00102D21"/>
    <w:rsid w:val="001038E2"/>
    <w:rsid w:val="00103B2F"/>
    <w:rsid w:val="00103C2C"/>
    <w:rsid w:val="00103D99"/>
    <w:rsid w:val="00103E74"/>
    <w:rsid w:val="00104300"/>
    <w:rsid w:val="0010435F"/>
    <w:rsid w:val="001047A1"/>
    <w:rsid w:val="00104909"/>
    <w:rsid w:val="00104BA7"/>
    <w:rsid w:val="00104F3C"/>
    <w:rsid w:val="00105339"/>
    <w:rsid w:val="00105668"/>
    <w:rsid w:val="00105EE7"/>
    <w:rsid w:val="0010614D"/>
    <w:rsid w:val="0010646F"/>
    <w:rsid w:val="00106720"/>
    <w:rsid w:val="00106FB3"/>
    <w:rsid w:val="00107272"/>
    <w:rsid w:val="001075A9"/>
    <w:rsid w:val="0011037C"/>
    <w:rsid w:val="00110874"/>
    <w:rsid w:val="001122C0"/>
    <w:rsid w:val="001127B3"/>
    <w:rsid w:val="00112A95"/>
    <w:rsid w:val="00112D9C"/>
    <w:rsid w:val="001130AD"/>
    <w:rsid w:val="00114BC0"/>
    <w:rsid w:val="00114C52"/>
    <w:rsid w:val="00114E73"/>
    <w:rsid w:val="0011597A"/>
    <w:rsid w:val="00116422"/>
    <w:rsid w:val="00117549"/>
    <w:rsid w:val="001176AF"/>
    <w:rsid w:val="0011793E"/>
    <w:rsid w:val="00117EDC"/>
    <w:rsid w:val="001200A2"/>
    <w:rsid w:val="00121C8B"/>
    <w:rsid w:val="00123167"/>
    <w:rsid w:val="00123389"/>
    <w:rsid w:val="00123426"/>
    <w:rsid w:val="00123456"/>
    <w:rsid w:val="001235A3"/>
    <w:rsid w:val="00123C51"/>
    <w:rsid w:val="00123E03"/>
    <w:rsid w:val="00123F39"/>
    <w:rsid w:val="00124830"/>
    <w:rsid w:val="00124E0D"/>
    <w:rsid w:val="001254BB"/>
    <w:rsid w:val="00126839"/>
    <w:rsid w:val="00126841"/>
    <w:rsid w:val="0012688E"/>
    <w:rsid w:val="00126A25"/>
    <w:rsid w:val="00126ECD"/>
    <w:rsid w:val="00126F6C"/>
    <w:rsid w:val="001303FD"/>
    <w:rsid w:val="0013114B"/>
    <w:rsid w:val="0013146B"/>
    <w:rsid w:val="00131AB7"/>
    <w:rsid w:val="00131C48"/>
    <w:rsid w:val="00131CB0"/>
    <w:rsid w:val="00132949"/>
    <w:rsid w:val="00133714"/>
    <w:rsid w:val="0013397D"/>
    <w:rsid w:val="00133C3D"/>
    <w:rsid w:val="00133DA7"/>
    <w:rsid w:val="00134F18"/>
    <w:rsid w:val="001351F9"/>
    <w:rsid w:val="00135643"/>
    <w:rsid w:val="00136090"/>
    <w:rsid w:val="0013655C"/>
    <w:rsid w:val="00137428"/>
    <w:rsid w:val="00137556"/>
    <w:rsid w:val="00137854"/>
    <w:rsid w:val="00137E20"/>
    <w:rsid w:val="00140199"/>
    <w:rsid w:val="001402A5"/>
    <w:rsid w:val="00140A7C"/>
    <w:rsid w:val="001410A9"/>
    <w:rsid w:val="00141659"/>
    <w:rsid w:val="0014197A"/>
    <w:rsid w:val="001426AD"/>
    <w:rsid w:val="00142715"/>
    <w:rsid w:val="001427BF"/>
    <w:rsid w:val="00142A16"/>
    <w:rsid w:val="00143342"/>
    <w:rsid w:val="00144486"/>
    <w:rsid w:val="00145C30"/>
    <w:rsid w:val="00145E52"/>
    <w:rsid w:val="00145FB2"/>
    <w:rsid w:val="001466A5"/>
    <w:rsid w:val="00146A7E"/>
    <w:rsid w:val="00146D28"/>
    <w:rsid w:val="00147147"/>
    <w:rsid w:val="00147571"/>
    <w:rsid w:val="00150732"/>
    <w:rsid w:val="00150A7F"/>
    <w:rsid w:val="00151263"/>
    <w:rsid w:val="001513AB"/>
    <w:rsid w:val="00151BE6"/>
    <w:rsid w:val="00151F29"/>
    <w:rsid w:val="00151F52"/>
    <w:rsid w:val="001520AD"/>
    <w:rsid w:val="00152281"/>
    <w:rsid w:val="00152287"/>
    <w:rsid w:val="0015363A"/>
    <w:rsid w:val="00153788"/>
    <w:rsid w:val="00153D11"/>
    <w:rsid w:val="00153EE6"/>
    <w:rsid w:val="0015408F"/>
    <w:rsid w:val="0015415C"/>
    <w:rsid w:val="0015529B"/>
    <w:rsid w:val="001560FD"/>
    <w:rsid w:val="00156592"/>
    <w:rsid w:val="001566F1"/>
    <w:rsid w:val="001572E9"/>
    <w:rsid w:val="00157507"/>
    <w:rsid w:val="00157984"/>
    <w:rsid w:val="00157D29"/>
    <w:rsid w:val="001601EE"/>
    <w:rsid w:val="00161135"/>
    <w:rsid w:val="00161649"/>
    <w:rsid w:val="00161668"/>
    <w:rsid w:val="00161A9A"/>
    <w:rsid w:val="0016372E"/>
    <w:rsid w:val="001642AF"/>
    <w:rsid w:val="001644C2"/>
    <w:rsid w:val="00164A21"/>
    <w:rsid w:val="00164ABD"/>
    <w:rsid w:val="00165138"/>
    <w:rsid w:val="0016513E"/>
    <w:rsid w:val="0016528D"/>
    <w:rsid w:val="00165796"/>
    <w:rsid w:val="00165F38"/>
    <w:rsid w:val="00165FD5"/>
    <w:rsid w:val="00166B78"/>
    <w:rsid w:val="00166E12"/>
    <w:rsid w:val="00166F59"/>
    <w:rsid w:val="001674C5"/>
    <w:rsid w:val="00170546"/>
    <w:rsid w:val="00170849"/>
    <w:rsid w:val="00170A1F"/>
    <w:rsid w:val="00172567"/>
    <w:rsid w:val="00172754"/>
    <w:rsid w:val="00172BE5"/>
    <w:rsid w:val="00173603"/>
    <w:rsid w:val="00173E5B"/>
    <w:rsid w:val="00174878"/>
    <w:rsid w:val="00174C2C"/>
    <w:rsid w:val="00174D17"/>
    <w:rsid w:val="00175127"/>
    <w:rsid w:val="001756B6"/>
    <w:rsid w:val="00176365"/>
    <w:rsid w:val="001763F1"/>
    <w:rsid w:val="00176741"/>
    <w:rsid w:val="00176CD6"/>
    <w:rsid w:val="00176F09"/>
    <w:rsid w:val="001770AF"/>
    <w:rsid w:val="0018043B"/>
    <w:rsid w:val="00180C48"/>
    <w:rsid w:val="00180FF1"/>
    <w:rsid w:val="001811B7"/>
    <w:rsid w:val="001812F9"/>
    <w:rsid w:val="00181F02"/>
    <w:rsid w:val="00182135"/>
    <w:rsid w:val="001826BF"/>
    <w:rsid w:val="00182B23"/>
    <w:rsid w:val="00182C76"/>
    <w:rsid w:val="00182D9B"/>
    <w:rsid w:val="00182FAC"/>
    <w:rsid w:val="001832A3"/>
    <w:rsid w:val="00183626"/>
    <w:rsid w:val="00183CD9"/>
    <w:rsid w:val="00184149"/>
    <w:rsid w:val="00184FC8"/>
    <w:rsid w:val="00185808"/>
    <w:rsid w:val="00185FC9"/>
    <w:rsid w:val="00186351"/>
    <w:rsid w:val="0018697F"/>
    <w:rsid w:val="00187C81"/>
    <w:rsid w:val="00190180"/>
    <w:rsid w:val="00192578"/>
    <w:rsid w:val="001928CA"/>
    <w:rsid w:val="00192B5A"/>
    <w:rsid w:val="0019325E"/>
    <w:rsid w:val="001938DF"/>
    <w:rsid w:val="00193A5C"/>
    <w:rsid w:val="00193E08"/>
    <w:rsid w:val="0019471D"/>
    <w:rsid w:val="0019475B"/>
    <w:rsid w:val="001949A7"/>
    <w:rsid w:val="00194E9E"/>
    <w:rsid w:val="0019529A"/>
    <w:rsid w:val="00195C63"/>
    <w:rsid w:val="00195DCE"/>
    <w:rsid w:val="00196476"/>
    <w:rsid w:val="00196E36"/>
    <w:rsid w:val="00197746"/>
    <w:rsid w:val="00197AD2"/>
    <w:rsid w:val="001A01A8"/>
    <w:rsid w:val="001A0ABB"/>
    <w:rsid w:val="001A0BE8"/>
    <w:rsid w:val="001A1626"/>
    <w:rsid w:val="001A1954"/>
    <w:rsid w:val="001A27D8"/>
    <w:rsid w:val="001A2AD9"/>
    <w:rsid w:val="001A34D5"/>
    <w:rsid w:val="001A3579"/>
    <w:rsid w:val="001A4634"/>
    <w:rsid w:val="001A494C"/>
    <w:rsid w:val="001A4E0D"/>
    <w:rsid w:val="001A4FD5"/>
    <w:rsid w:val="001A50D0"/>
    <w:rsid w:val="001A5119"/>
    <w:rsid w:val="001A5745"/>
    <w:rsid w:val="001A5CF7"/>
    <w:rsid w:val="001A6309"/>
    <w:rsid w:val="001A6340"/>
    <w:rsid w:val="001A688D"/>
    <w:rsid w:val="001A704F"/>
    <w:rsid w:val="001A7ECC"/>
    <w:rsid w:val="001A7F27"/>
    <w:rsid w:val="001B0507"/>
    <w:rsid w:val="001B0962"/>
    <w:rsid w:val="001B0993"/>
    <w:rsid w:val="001B0DEA"/>
    <w:rsid w:val="001B178A"/>
    <w:rsid w:val="001B1837"/>
    <w:rsid w:val="001B1F1A"/>
    <w:rsid w:val="001B2344"/>
    <w:rsid w:val="001B2512"/>
    <w:rsid w:val="001B287E"/>
    <w:rsid w:val="001B28AA"/>
    <w:rsid w:val="001B2923"/>
    <w:rsid w:val="001B2B8A"/>
    <w:rsid w:val="001B3A6D"/>
    <w:rsid w:val="001B4C56"/>
    <w:rsid w:val="001B6080"/>
    <w:rsid w:val="001B633F"/>
    <w:rsid w:val="001B6403"/>
    <w:rsid w:val="001B6A72"/>
    <w:rsid w:val="001B6B5A"/>
    <w:rsid w:val="001B6FF8"/>
    <w:rsid w:val="001B720F"/>
    <w:rsid w:val="001B7EB5"/>
    <w:rsid w:val="001B7FF4"/>
    <w:rsid w:val="001C0777"/>
    <w:rsid w:val="001C1777"/>
    <w:rsid w:val="001C1968"/>
    <w:rsid w:val="001C22EA"/>
    <w:rsid w:val="001C319A"/>
    <w:rsid w:val="001C3680"/>
    <w:rsid w:val="001C398B"/>
    <w:rsid w:val="001C39D9"/>
    <w:rsid w:val="001C3A49"/>
    <w:rsid w:val="001C3F67"/>
    <w:rsid w:val="001C4109"/>
    <w:rsid w:val="001C41B6"/>
    <w:rsid w:val="001C45A2"/>
    <w:rsid w:val="001C4784"/>
    <w:rsid w:val="001C504A"/>
    <w:rsid w:val="001C5FA1"/>
    <w:rsid w:val="001C6342"/>
    <w:rsid w:val="001C67DD"/>
    <w:rsid w:val="001C6823"/>
    <w:rsid w:val="001C6BFC"/>
    <w:rsid w:val="001C7B70"/>
    <w:rsid w:val="001C7D28"/>
    <w:rsid w:val="001D05AB"/>
    <w:rsid w:val="001D06A1"/>
    <w:rsid w:val="001D1798"/>
    <w:rsid w:val="001D185F"/>
    <w:rsid w:val="001D1DA8"/>
    <w:rsid w:val="001D2172"/>
    <w:rsid w:val="001D24C7"/>
    <w:rsid w:val="001D2E3A"/>
    <w:rsid w:val="001D2F1A"/>
    <w:rsid w:val="001D392E"/>
    <w:rsid w:val="001D3C41"/>
    <w:rsid w:val="001D4EA9"/>
    <w:rsid w:val="001D59C6"/>
    <w:rsid w:val="001D636B"/>
    <w:rsid w:val="001D674A"/>
    <w:rsid w:val="001D67B4"/>
    <w:rsid w:val="001D709D"/>
    <w:rsid w:val="001D743C"/>
    <w:rsid w:val="001D75DE"/>
    <w:rsid w:val="001D768B"/>
    <w:rsid w:val="001D7813"/>
    <w:rsid w:val="001D7ABD"/>
    <w:rsid w:val="001D7E26"/>
    <w:rsid w:val="001D7ED5"/>
    <w:rsid w:val="001E06B6"/>
    <w:rsid w:val="001E11F8"/>
    <w:rsid w:val="001E16EB"/>
    <w:rsid w:val="001E18F1"/>
    <w:rsid w:val="001E223D"/>
    <w:rsid w:val="001E22D5"/>
    <w:rsid w:val="001E24B4"/>
    <w:rsid w:val="001E3202"/>
    <w:rsid w:val="001E32CE"/>
    <w:rsid w:val="001E3669"/>
    <w:rsid w:val="001E3CEB"/>
    <w:rsid w:val="001E43C9"/>
    <w:rsid w:val="001E45CC"/>
    <w:rsid w:val="001E476E"/>
    <w:rsid w:val="001E4AA1"/>
    <w:rsid w:val="001E5029"/>
    <w:rsid w:val="001E5422"/>
    <w:rsid w:val="001E6300"/>
    <w:rsid w:val="001E66FC"/>
    <w:rsid w:val="001E70D2"/>
    <w:rsid w:val="001E75D7"/>
    <w:rsid w:val="001E7675"/>
    <w:rsid w:val="001F0038"/>
    <w:rsid w:val="001F04A7"/>
    <w:rsid w:val="001F0DD5"/>
    <w:rsid w:val="001F18FE"/>
    <w:rsid w:val="001F1917"/>
    <w:rsid w:val="001F1EB7"/>
    <w:rsid w:val="001F2203"/>
    <w:rsid w:val="001F2374"/>
    <w:rsid w:val="001F28A7"/>
    <w:rsid w:val="001F2D23"/>
    <w:rsid w:val="001F3B0B"/>
    <w:rsid w:val="001F3B6D"/>
    <w:rsid w:val="001F3D86"/>
    <w:rsid w:val="001F43FB"/>
    <w:rsid w:val="001F44CA"/>
    <w:rsid w:val="001F46E3"/>
    <w:rsid w:val="001F470A"/>
    <w:rsid w:val="001F4921"/>
    <w:rsid w:val="001F52E9"/>
    <w:rsid w:val="001F5607"/>
    <w:rsid w:val="001F57A0"/>
    <w:rsid w:val="001F597D"/>
    <w:rsid w:val="001F5AF6"/>
    <w:rsid w:val="001F5D2E"/>
    <w:rsid w:val="001F6D9E"/>
    <w:rsid w:val="001F73D4"/>
    <w:rsid w:val="001F75A9"/>
    <w:rsid w:val="001F7B58"/>
    <w:rsid w:val="001F7D99"/>
    <w:rsid w:val="001F7F3F"/>
    <w:rsid w:val="00200E8B"/>
    <w:rsid w:val="00201241"/>
    <w:rsid w:val="00201744"/>
    <w:rsid w:val="00201952"/>
    <w:rsid w:val="002019F2"/>
    <w:rsid w:val="00201A4E"/>
    <w:rsid w:val="00202A64"/>
    <w:rsid w:val="002030ED"/>
    <w:rsid w:val="00203286"/>
    <w:rsid w:val="0020453B"/>
    <w:rsid w:val="002046AE"/>
    <w:rsid w:val="0020487B"/>
    <w:rsid w:val="002052FE"/>
    <w:rsid w:val="0020545E"/>
    <w:rsid w:val="00205B69"/>
    <w:rsid w:val="00205E74"/>
    <w:rsid w:val="0020609B"/>
    <w:rsid w:val="00206C20"/>
    <w:rsid w:val="00206F26"/>
    <w:rsid w:val="00207476"/>
    <w:rsid w:val="002100FC"/>
    <w:rsid w:val="00210ACC"/>
    <w:rsid w:val="00210B44"/>
    <w:rsid w:val="002117C3"/>
    <w:rsid w:val="00211D3C"/>
    <w:rsid w:val="002120D2"/>
    <w:rsid w:val="002127E4"/>
    <w:rsid w:val="00212CFA"/>
    <w:rsid w:val="00212D70"/>
    <w:rsid w:val="00213C3D"/>
    <w:rsid w:val="00213F10"/>
    <w:rsid w:val="0021441E"/>
    <w:rsid w:val="00215524"/>
    <w:rsid w:val="00215A07"/>
    <w:rsid w:val="00215E65"/>
    <w:rsid w:val="00216181"/>
    <w:rsid w:val="002163B0"/>
    <w:rsid w:val="00216934"/>
    <w:rsid w:val="00217B48"/>
    <w:rsid w:val="00217BBA"/>
    <w:rsid w:val="00220013"/>
    <w:rsid w:val="002203C7"/>
    <w:rsid w:val="002203E7"/>
    <w:rsid w:val="00220AE4"/>
    <w:rsid w:val="00221262"/>
    <w:rsid w:val="00221681"/>
    <w:rsid w:val="00221AB5"/>
    <w:rsid w:val="00221F28"/>
    <w:rsid w:val="002220FF"/>
    <w:rsid w:val="002222F2"/>
    <w:rsid w:val="0022252A"/>
    <w:rsid w:val="00222E26"/>
    <w:rsid w:val="002231E1"/>
    <w:rsid w:val="002234D5"/>
    <w:rsid w:val="00223976"/>
    <w:rsid w:val="00223CCE"/>
    <w:rsid w:val="00223EE6"/>
    <w:rsid w:val="0022455F"/>
    <w:rsid w:val="002247D9"/>
    <w:rsid w:val="00224A98"/>
    <w:rsid w:val="00224ACB"/>
    <w:rsid w:val="00224E9B"/>
    <w:rsid w:val="002254B0"/>
    <w:rsid w:val="00225682"/>
    <w:rsid w:val="002258F7"/>
    <w:rsid w:val="002271AB"/>
    <w:rsid w:val="00227740"/>
    <w:rsid w:val="00227EE2"/>
    <w:rsid w:val="002300DB"/>
    <w:rsid w:val="00230CA6"/>
    <w:rsid w:val="0023137F"/>
    <w:rsid w:val="002315BC"/>
    <w:rsid w:val="00231D52"/>
    <w:rsid w:val="00231FC9"/>
    <w:rsid w:val="00231FF2"/>
    <w:rsid w:val="0023223C"/>
    <w:rsid w:val="00232385"/>
    <w:rsid w:val="002324AF"/>
    <w:rsid w:val="00232C96"/>
    <w:rsid w:val="0023308A"/>
    <w:rsid w:val="002336FE"/>
    <w:rsid w:val="002337AF"/>
    <w:rsid w:val="00233852"/>
    <w:rsid w:val="00233C75"/>
    <w:rsid w:val="00234871"/>
    <w:rsid w:val="00234B08"/>
    <w:rsid w:val="00234FF8"/>
    <w:rsid w:val="00235CCD"/>
    <w:rsid w:val="00235EBD"/>
    <w:rsid w:val="00236421"/>
    <w:rsid w:val="00236454"/>
    <w:rsid w:val="002364B4"/>
    <w:rsid w:val="00236A02"/>
    <w:rsid w:val="00236A0C"/>
    <w:rsid w:val="00236A2A"/>
    <w:rsid w:val="00236B16"/>
    <w:rsid w:val="00236B5F"/>
    <w:rsid w:val="00236F1B"/>
    <w:rsid w:val="002371EA"/>
    <w:rsid w:val="00237239"/>
    <w:rsid w:val="00237AAE"/>
    <w:rsid w:val="00240A8E"/>
    <w:rsid w:val="00241492"/>
    <w:rsid w:val="002418A1"/>
    <w:rsid w:val="00241C67"/>
    <w:rsid w:val="00242C5F"/>
    <w:rsid w:val="00243A34"/>
    <w:rsid w:val="00243FBE"/>
    <w:rsid w:val="00244A19"/>
    <w:rsid w:val="00244E7B"/>
    <w:rsid w:val="00245352"/>
    <w:rsid w:val="002456D6"/>
    <w:rsid w:val="00245930"/>
    <w:rsid w:val="00246262"/>
    <w:rsid w:val="0024694D"/>
    <w:rsid w:val="002471DF"/>
    <w:rsid w:val="002472C4"/>
    <w:rsid w:val="0024732F"/>
    <w:rsid w:val="00247654"/>
    <w:rsid w:val="002479FB"/>
    <w:rsid w:val="00247B68"/>
    <w:rsid w:val="00247D1D"/>
    <w:rsid w:val="00247F51"/>
    <w:rsid w:val="0025082C"/>
    <w:rsid w:val="0025115A"/>
    <w:rsid w:val="00251198"/>
    <w:rsid w:val="0025159A"/>
    <w:rsid w:val="0025194A"/>
    <w:rsid w:val="00251AA8"/>
    <w:rsid w:val="00251CE9"/>
    <w:rsid w:val="00252525"/>
    <w:rsid w:val="00252B17"/>
    <w:rsid w:val="00252D1D"/>
    <w:rsid w:val="00252E44"/>
    <w:rsid w:val="00253636"/>
    <w:rsid w:val="002537BC"/>
    <w:rsid w:val="00253ABF"/>
    <w:rsid w:val="00254776"/>
    <w:rsid w:val="00254BF5"/>
    <w:rsid w:val="00254DCF"/>
    <w:rsid w:val="00254E2A"/>
    <w:rsid w:val="0025559D"/>
    <w:rsid w:val="0025563B"/>
    <w:rsid w:val="00255A5E"/>
    <w:rsid w:val="00255CD1"/>
    <w:rsid w:val="00255FBF"/>
    <w:rsid w:val="002567E0"/>
    <w:rsid w:val="00256B39"/>
    <w:rsid w:val="00256BA8"/>
    <w:rsid w:val="00256BB2"/>
    <w:rsid w:val="002575E7"/>
    <w:rsid w:val="00257A4E"/>
    <w:rsid w:val="00260E7D"/>
    <w:rsid w:val="0026161E"/>
    <w:rsid w:val="002618C1"/>
    <w:rsid w:val="00262FA2"/>
    <w:rsid w:val="002632F7"/>
    <w:rsid w:val="002635D5"/>
    <w:rsid w:val="00263BEC"/>
    <w:rsid w:val="002649D0"/>
    <w:rsid w:val="00264DCC"/>
    <w:rsid w:val="00265CD2"/>
    <w:rsid w:val="00265D12"/>
    <w:rsid w:val="00265FA4"/>
    <w:rsid w:val="00266752"/>
    <w:rsid w:val="00266A9B"/>
    <w:rsid w:val="00266FDE"/>
    <w:rsid w:val="002670CD"/>
    <w:rsid w:val="002670F7"/>
    <w:rsid w:val="00270745"/>
    <w:rsid w:val="00270AC5"/>
    <w:rsid w:val="0027200D"/>
    <w:rsid w:val="00272198"/>
    <w:rsid w:val="002723EE"/>
    <w:rsid w:val="0027332D"/>
    <w:rsid w:val="00273DC7"/>
    <w:rsid w:val="00274188"/>
    <w:rsid w:val="00274962"/>
    <w:rsid w:val="00274B7C"/>
    <w:rsid w:val="00274EF4"/>
    <w:rsid w:val="00275A68"/>
    <w:rsid w:val="00275C50"/>
    <w:rsid w:val="00275E8A"/>
    <w:rsid w:val="002763C9"/>
    <w:rsid w:val="0027746F"/>
    <w:rsid w:val="00277B69"/>
    <w:rsid w:val="00277D18"/>
    <w:rsid w:val="002802D8"/>
    <w:rsid w:val="00280994"/>
    <w:rsid w:val="00280C26"/>
    <w:rsid w:val="00281761"/>
    <w:rsid w:val="00281AFE"/>
    <w:rsid w:val="0028217B"/>
    <w:rsid w:val="002834E7"/>
    <w:rsid w:val="0028353C"/>
    <w:rsid w:val="00283709"/>
    <w:rsid w:val="00284666"/>
    <w:rsid w:val="00284FFA"/>
    <w:rsid w:val="002858FD"/>
    <w:rsid w:val="0028610C"/>
    <w:rsid w:val="0028611F"/>
    <w:rsid w:val="002862FD"/>
    <w:rsid w:val="0028632E"/>
    <w:rsid w:val="00286FAA"/>
    <w:rsid w:val="0028789F"/>
    <w:rsid w:val="002908E8"/>
    <w:rsid w:val="00290B29"/>
    <w:rsid w:val="002912F5"/>
    <w:rsid w:val="002921FD"/>
    <w:rsid w:val="00292911"/>
    <w:rsid w:val="00292988"/>
    <w:rsid w:val="002930A3"/>
    <w:rsid w:val="0029371F"/>
    <w:rsid w:val="002937B0"/>
    <w:rsid w:val="0029398A"/>
    <w:rsid w:val="00293D20"/>
    <w:rsid w:val="00294402"/>
    <w:rsid w:val="002948BB"/>
    <w:rsid w:val="00294B28"/>
    <w:rsid w:val="0029516F"/>
    <w:rsid w:val="002959B3"/>
    <w:rsid w:val="00295A80"/>
    <w:rsid w:val="00295BFF"/>
    <w:rsid w:val="00295C83"/>
    <w:rsid w:val="00295DFF"/>
    <w:rsid w:val="00296268"/>
    <w:rsid w:val="0029633A"/>
    <w:rsid w:val="0029658A"/>
    <w:rsid w:val="00296B6F"/>
    <w:rsid w:val="00296D4F"/>
    <w:rsid w:val="002976C1"/>
    <w:rsid w:val="00297851"/>
    <w:rsid w:val="002A02FD"/>
    <w:rsid w:val="002A0671"/>
    <w:rsid w:val="002A07C0"/>
    <w:rsid w:val="002A135C"/>
    <w:rsid w:val="002A1B09"/>
    <w:rsid w:val="002A2176"/>
    <w:rsid w:val="002A23AB"/>
    <w:rsid w:val="002A2D99"/>
    <w:rsid w:val="002A31F7"/>
    <w:rsid w:val="002A34C3"/>
    <w:rsid w:val="002A3AEE"/>
    <w:rsid w:val="002A3C7E"/>
    <w:rsid w:val="002A41B6"/>
    <w:rsid w:val="002A4439"/>
    <w:rsid w:val="002A4507"/>
    <w:rsid w:val="002A4925"/>
    <w:rsid w:val="002A4C6C"/>
    <w:rsid w:val="002A5936"/>
    <w:rsid w:val="002A59EC"/>
    <w:rsid w:val="002A5C91"/>
    <w:rsid w:val="002A5D01"/>
    <w:rsid w:val="002A61CA"/>
    <w:rsid w:val="002A64D7"/>
    <w:rsid w:val="002A67F7"/>
    <w:rsid w:val="002A6E3C"/>
    <w:rsid w:val="002A70AD"/>
    <w:rsid w:val="002A726A"/>
    <w:rsid w:val="002A7A8B"/>
    <w:rsid w:val="002A7AD7"/>
    <w:rsid w:val="002A7F02"/>
    <w:rsid w:val="002B05AB"/>
    <w:rsid w:val="002B0777"/>
    <w:rsid w:val="002B08DF"/>
    <w:rsid w:val="002B094F"/>
    <w:rsid w:val="002B0DFA"/>
    <w:rsid w:val="002B138B"/>
    <w:rsid w:val="002B1464"/>
    <w:rsid w:val="002B18ED"/>
    <w:rsid w:val="002B1A59"/>
    <w:rsid w:val="002B2066"/>
    <w:rsid w:val="002B2A0E"/>
    <w:rsid w:val="002B30D3"/>
    <w:rsid w:val="002B341D"/>
    <w:rsid w:val="002B389F"/>
    <w:rsid w:val="002B3E10"/>
    <w:rsid w:val="002B3E63"/>
    <w:rsid w:val="002B479B"/>
    <w:rsid w:val="002B4F44"/>
    <w:rsid w:val="002B5745"/>
    <w:rsid w:val="002B5955"/>
    <w:rsid w:val="002B5F50"/>
    <w:rsid w:val="002B6050"/>
    <w:rsid w:val="002B61D2"/>
    <w:rsid w:val="002B6BB1"/>
    <w:rsid w:val="002B6D4F"/>
    <w:rsid w:val="002B6E0D"/>
    <w:rsid w:val="002B706F"/>
    <w:rsid w:val="002B721B"/>
    <w:rsid w:val="002B7982"/>
    <w:rsid w:val="002B7B07"/>
    <w:rsid w:val="002B7B65"/>
    <w:rsid w:val="002C0E6D"/>
    <w:rsid w:val="002C141D"/>
    <w:rsid w:val="002C154A"/>
    <w:rsid w:val="002C160E"/>
    <w:rsid w:val="002C17D7"/>
    <w:rsid w:val="002C3867"/>
    <w:rsid w:val="002C4322"/>
    <w:rsid w:val="002C43EA"/>
    <w:rsid w:val="002C441B"/>
    <w:rsid w:val="002C5D4E"/>
    <w:rsid w:val="002C61D8"/>
    <w:rsid w:val="002C72D6"/>
    <w:rsid w:val="002C7B00"/>
    <w:rsid w:val="002D0248"/>
    <w:rsid w:val="002D0F0C"/>
    <w:rsid w:val="002D1502"/>
    <w:rsid w:val="002D19A8"/>
    <w:rsid w:val="002D1B47"/>
    <w:rsid w:val="002D1C92"/>
    <w:rsid w:val="002D2F06"/>
    <w:rsid w:val="002D3259"/>
    <w:rsid w:val="002D398E"/>
    <w:rsid w:val="002D3B06"/>
    <w:rsid w:val="002D3BAB"/>
    <w:rsid w:val="002D3EFC"/>
    <w:rsid w:val="002D3F75"/>
    <w:rsid w:val="002D4659"/>
    <w:rsid w:val="002D4F96"/>
    <w:rsid w:val="002D514A"/>
    <w:rsid w:val="002D5417"/>
    <w:rsid w:val="002D55CC"/>
    <w:rsid w:val="002D5960"/>
    <w:rsid w:val="002D5E9F"/>
    <w:rsid w:val="002D6441"/>
    <w:rsid w:val="002D661C"/>
    <w:rsid w:val="002D664D"/>
    <w:rsid w:val="002D66D7"/>
    <w:rsid w:val="002D6AD9"/>
    <w:rsid w:val="002D6F08"/>
    <w:rsid w:val="002D7FDE"/>
    <w:rsid w:val="002E0134"/>
    <w:rsid w:val="002E04B5"/>
    <w:rsid w:val="002E11D6"/>
    <w:rsid w:val="002E14B1"/>
    <w:rsid w:val="002E1983"/>
    <w:rsid w:val="002E1DAE"/>
    <w:rsid w:val="002E1E1D"/>
    <w:rsid w:val="002E232F"/>
    <w:rsid w:val="002E25D4"/>
    <w:rsid w:val="002E2636"/>
    <w:rsid w:val="002E28DC"/>
    <w:rsid w:val="002E29BC"/>
    <w:rsid w:val="002E2E7C"/>
    <w:rsid w:val="002E3C58"/>
    <w:rsid w:val="002E4142"/>
    <w:rsid w:val="002E4430"/>
    <w:rsid w:val="002E48EF"/>
    <w:rsid w:val="002E4B23"/>
    <w:rsid w:val="002E4C71"/>
    <w:rsid w:val="002E4CAF"/>
    <w:rsid w:val="002E5276"/>
    <w:rsid w:val="002E5474"/>
    <w:rsid w:val="002E5508"/>
    <w:rsid w:val="002E5665"/>
    <w:rsid w:val="002E5671"/>
    <w:rsid w:val="002E6255"/>
    <w:rsid w:val="002E763A"/>
    <w:rsid w:val="002E7A13"/>
    <w:rsid w:val="002F042E"/>
    <w:rsid w:val="002F061F"/>
    <w:rsid w:val="002F0E0E"/>
    <w:rsid w:val="002F1FC1"/>
    <w:rsid w:val="002F211E"/>
    <w:rsid w:val="002F22D7"/>
    <w:rsid w:val="002F2327"/>
    <w:rsid w:val="002F23DD"/>
    <w:rsid w:val="002F2589"/>
    <w:rsid w:val="002F2BE6"/>
    <w:rsid w:val="002F3AC1"/>
    <w:rsid w:val="002F421A"/>
    <w:rsid w:val="002F4EE1"/>
    <w:rsid w:val="002F5146"/>
    <w:rsid w:val="002F5377"/>
    <w:rsid w:val="002F59DE"/>
    <w:rsid w:val="002F5F40"/>
    <w:rsid w:val="002F6640"/>
    <w:rsid w:val="002F6808"/>
    <w:rsid w:val="002F6EB6"/>
    <w:rsid w:val="002F70D4"/>
    <w:rsid w:val="002F785F"/>
    <w:rsid w:val="002F7B36"/>
    <w:rsid w:val="002F7E0C"/>
    <w:rsid w:val="00300340"/>
    <w:rsid w:val="003009B6"/>
    <w:rsid w:val="00301429"/>
    <w:rsid w:val="0030143B"/>
    <w:rsid w:val="00301A18"/>
    <w:rsid w:val="00301E42"/>
    <w:rsid w:val="0030272A"/>
    <w:rsid w:val="00302986"/>
    <w:rsid w:val="00302F43"/>
    <w:rsid w:val="00303077"/>
    <w:rsid w:val="00303345"/>
    <w:rsid w:val="0030344B"/>
    <w:rsid w:val="00303941"/>
    <w:rsid w:val="003039A3"/>
    <w:rsid w:val="00303A75"/>
    <w:rsid w:val="00303D76"/>
    <w:rsid w:val="00303FEC"/>
    <w:rsid w:val="00304729"/>
    <w:rsid w:val="00304AD5"/>
    <w:rsid w:val="00305015"/>
    <w:rsid w:val="00305068"/>
    <w:rsid w:val="003050A6"/>
    <w:rsid w:val="00305930"/>
    <w:rsid w:val="00305C42"/>
    <w:rsid w:val="00305CAD"/>
    <w:rsid w:val="00306450"/>
    <w:rsid w:val="003066D1"/>
    <w:rsid w:val="003067D9"/>
    <w:rsid w:val="00306B87"/>
    <w:rsid w:val="00306DF4"/>
    <w:rsid w:val="0030707C"/>
    <w:rsid w:val="00307257"/>
    <w:rsid w:val="0030764E"/>
    <w:rsid w:val="00307CF1"/>
    <w:rsid w:val="00310944"/>
    <w:rsid w:val="00310C81"/>
    <w:rsid w:val="00311785"/>
    <w:rsid w:val="003117A9"/>
    <w:rsid w:val="00311EA6"/>
    <w:rsid w:val="00311FE5"/>
    <w:rsid w:val="00313452"/>
    <w:rsid w:val="00313697"/>
    <w:rsid w:val="00313C33"/>
    <w:rsid w:val="00313F0C"/>
    <w:rsid w:val="00314053"/>
    <w:rsid w:val="0031420D"/>
    <w:rsid w:val="00314947"/>
    <w:rsid w:val="003149D1"/>
    <w:rsid w:val="00314CAF"/>
    <w:rsid w:val="00315219"/>
    <w:rsid w:val="0031530B"/>
    <w:rsid w:val="0031568A"/>
    <w:rsid w:val="00315AE0"/>
    <w:rsid w:val="0031676D"/>
    <w:rsid w:val="003167B7"/>
    <w:rsid w:val="00316F0A"/>
    <w:rsid w:val="00317089"/>
    <w:rsid w:val="00317158"/>
    <w:rsid w:val="003177F6"/>
    <w:rsid w:val="00317BF4"/>
    <w:rsid w:val="00320CEE"/>
    <w:rsid w:val="00320CF8"/>
    <w:rsid w:val="00320E48"/>
    <w:rsid w:val="0032104C"/>
    <w:rsid w:val="003210FD"/>
    <w:rsid w:val="00321959"/>
    <w:rsid w:val="00321C42"/>
    <w:rsid w:val="00321EF6"/>
    <w:rsid w:val="00322008"/>
    <w:rsid w:val="003223E9"/>
    <w:rsid w:val="00322657"/>
    <w:rsid w:val="003226C2"/>
    <w:rsid w:val="00322A3D"/>
    <w:rsid w:val="00323608"/>
    <w:rsid w:val="00323DBB"/>
    <w:rsid w:val="00324002"/>
    <w:rsid w:val="0032414D"/>
    <w:rsid w:val="0032416E"/>
    <w:rsid w:val="0032447F"/>
    <w:rsid w:val="00325077"/>
    <w:rsid w:val="0032552E"/>
    <w:rsid w:val="00325B4E"/>
    <w:rsid w:val="00325B8F"/>
    <w:rsid w:val="00325C3D"/>
    <w:rsid w:val="00326AC6"/>
    <w:rsid w:val="00326CD9"/>
    <w:rsid w:val="00330599"/>
    <w:rsid w:val="0033075B"/>
    <w:rsid w:val="0033085C"/>
    <w:rsid w:val="0033093F"/>
    <w:rsid w:val="00331D33"/>
    <w:rsid w:val="00332047"/>
    <w:rsid w:val="00332052"/>
    <w:rsid w:val="003322F7"/>
    <w:rsid w:val="00332762"/>
    <w:rsid w:val="00332B3E"/>
    <w:rsid w:val="00332CA4"/>
    <w:rsid w:val="003333A6"/>
    <w:rsid w:val="003336C7"/>
    <w:rsid w:val="003336D5"/>
    <w:rsid w:val="00333D8E"/>
    <w:rsid w:val="003341E1"/>
    <w:rsid w:val="003344EE"/>
    <w:rsid w:val="00334E23"/>
    <w:rsid w:val="00334F01"/>
    <w:rsid w:val="003355E8"/>
    <w:rsid w:val="003356D1"/>
    <w:rsid w:val="003358A9"/>
    <w:rsid w:val="00336126"/>
    <w:rsid w:val="0033627A"/>
    <w:rsid w:val="0033779E"/>
    <w:rsid w:val="00337D2A"/>
    <w:rsid w:val="00340273"/>
    <w:rsid w:val="0034080C"/>
    <w:rsid w:val="00340D2E"/>
    <w:rsid w:val="00340DDD"/>
    <w:rsid w:val="0034114A"/>
    <w:rsid w:val="00341463"/>
    <w:rsid w:val="003415EA"/>
    <w:rsid w:val="00341737"/>
    <w:rsid w:val="00341B37"/>
    <w:rsid w:val="003420B8"/>
    <w:rsid w:val="003421A0"/>
    <w:rsid w:val="00342C29"/>
    <w:rsid w:val="003431E1"/>
    <w:rsid w:val="00343394"/>
    <w:rsid w:val="0034346B"/>
    <w:rsid w:val="00343938"/>
    <w:rsid w:val="00343B7B"/>
    <w:rsid w:val="00343E45"/>
    <w:rsid w:val="00343F10"/>
    <w:rsid w:val="003449F4"/>
    <w:rsid w:val="00344C3D"/>
    <w:rsid w:val="00345EE9"/>
    <w:rsid w:val="00346069"/>
    <w:rsid w:val="00346932"/>
    <w:rsid w:val="00346B69"/>
    <w:rsid w:val="00347227"/>
    <w:rsid w:val="0035041C"/>
    <w:rsid w:val="003507ED"/>
    <w:rsid w:val="00350D56"/>
    <w:rsid w:val="003513F1"/>
    <w:rsid w:val="003516B0"/>
    <w:rsid w:val="003517F4"/>
    <w:rsid w:val="00351F38"/>
    <w:rsid w:val="00352873"/>
    <w:rsid w:val="00352D81"/>
    <w:rsid w:val="00353950"/>
    <w:rsid w:val="003541BF"/>
    <w:rsid w:val="003550EB"/>
    <w:rsid w:val="0035545F"/>
    <w:rsid w:val="00356894"/>
    <w:rsid w:val="00356D6A"/>
    <w:rsid w:val="00357406"/>
    <w:rsid w:val="00357571"/>
    <w:rsid w:val="00357A7C"/>
    <w:rsid w:val="00357B6E"/>
    <w:rsid w:val="00357E44"/>
    <w:rsid w:val="00357F5B"/>
    <w:rsid w:val="00360233"/>
    <w:rsid w:val="0036076D"/>
    <w:rsid w:val="00360955"/>
    <w:rsid w:val="00360C07"/>
    <w:rsid w:val="0036176E"/>
    <w:rsid w:val="003628AA"/>
    <w:rsid w:val="00362A2A"/>
    <w:rsid w:val="00362CEE"/>
    <w:rsid w:val="00363369"/>
    <w:rsid w:val="00363548"/>
    <w:rsid w:val="00363687"/>
    <w:rsid w:val="00363993"/>
    <w:rsid w:val="003645EA"/>
    <w:rsid w:val="00364830"/>
    <w:rsid w:val="00364844"/>
    <w:rsid w:val="003648EC"/>
    <w:rsid w:val="00366063"/>
    <w:rsid w:val="003661E0"/>
    <w:rsid w:val="00366904"/>
    <w:rsid w:val="00366BB4"/>
    <w:rsid w:val="00366FA6"/>
    <w:rsid w:val="00367356"/>
    <w:rsid w:val="0036750B"/>
    <w:rsid w:val="00367A7B"/>
    <w:rsid w:val="00370209"/>
    <w:rsid w:val="00370313"/>
    <w:rsid w:val="00371E2C"/>
    <w:rsid w:val="00372E8D"/>
    <w:rsid w:val="00372F94"/>
    <w:rsid w:val="00373247"/>
    <w:rsid w:val="0037413A"/>
    <w:rsid w:val="0037447F"/>
    <w:rsid w:val="003744A2"/>
    <w:rsid w:val="003744CE"/>
    <w:rsid w:val="00374B2D"/>
    <w:rsid w:val="003756C0"/>
    <w:rsid w:val="003756ED"/>
    <w:rsid w:val="00375A09"/>
    <w:rsid w:val="00375A72"/>
    <w:rsid w:val="00376AC5"/>
    <w:rsid w:val="00376CD1"/>
    <w:rsid w:val="00376F44"/>
    <w:rsid w:val="00376FC4"/>
    <w:rsid w:val="0037740F"/>
    <w:rsid w:val="00377B38"/>
    <w:rsid w:val="003809D8"/>
    <w:rsid w:val="00380B44"/>
    <w:rsid w:val="00380D73"/>
    <w:rsid w:val="00380DE8"/>
    <w:rsid w:val="00380EB1"/>
    <w:rsid w:val="00381086"/>
    <w:rsid w:val="003810B2"/>
    <w:rsid w:val="00381127"/>
    <w:rsid w:val="0038145F"/>
    <w:rsid w:val="003814CD"/>
    <w:rsid w:val="00381C22"/>
    <w:rsid w:val="00381C34"/>
    <w:rsid w:val="00381CD3"/>
    <w:rsid w:val="00381F7F"/>
    <w:rsid w:val="003822DE"/>
    <w:rsid w:val="003823AF"/>
    <w:rsid w:val="003824E2"/>
    <w:rsid w:val="00382963"/>
    <w:rsid w:val="00384119"/>
    <w:rsid w:val="00384253"/>
    <w:rsid w:val="00384CE0"/>
    <w:rsid w:val="00385535"/>
    <w:rsid w:val="003858BC"/>
    <w:rsid w:val="00385D51"/>
    <w:rsid w:val="00385D9C"/>
    <w:rsid w:val="00385F85"/>
    <w:rsid w:val="00386959"/>
    <w:rsid w:val="00386D4A"/>
    <w:rsid w:val="00386EF4"/>
    <w:rsid w:val="00386F67"/>
    <w:rsid w:val="003870C2"/>
    <w:rsid w:val="00387688"/>
    <w:rsid w:val="00387C59"/>
    <w:rsid w:val="00387F94"/>
    <w:rsid w:val="003903D9"/>
    <w:rsid w:val="00390CA0"/>
    <w:rsid w:val="003911F2"/>
    <w:rsid w:val="00391D59"/>
    <w:rsid w:val="003922D4"/>
    <w:rsid w:val="00392922"/>
    <w:rsid w:val="00392BC7"/>
    <w:rsid w:val="00393250"/>
    <w:rsid w:val="00393851"/>
    <w:rsid w:val="003939C6"/>
    <w:rsid w:val="00393F5D"/>
    <w:rsid w:val="0039409B"/>
    <w:rsid w:val="003950E6"/>
    <w:rsid w:val="00395E3C"/>
    <w:rsid w:val="003962EC"/>
    <w:rsid w:val="00396772"/>
    <w:rsid w:val="003968F6"/>
    <w:rsid w:val="00396919"/>
    <w:rsid w:val="00396B15"/>
    <w:rsid w:val="00396F36"/>
    <w:rsid w:val="00397125"/>
    <w:rsid w:val="00397284"/>
    <w:rsid w:val="00397505"/>
    <w:rsid w:val="00397C0E"/>
    <w:rsid w:val="003A0180"/>
    <w:rsid w:val="003A02EA"/>
    <w:rsid w:val="003A0696"/>
    <w:rsid w:val="003A07B1"/>
    <w:rsid w:val="003A1035"/>
    <w:rsid w:val="003A1404"/>
    <w:rsid w:val="003A157E"/>
    <w:rsid w:val="003A1D2E"/>
    <w:rsid w:val="003A247C"/>
    <w:rsid w:val="003A24B5"/>
    <w:rsid w:val="003A25BE"/>
    <w:rsid w:val="003A2957"/>
    <w:rsid w:val="003A3265"/>
    <w:rsid w:val="003A32EE"/>
    <w:rsid w:val="003A339C"/>
    <w:rsid w:val="003A37A3"/>
    <w:rsid w:val="003A404F"/>
    <w:rsid w:val="003A453E"/>
    <w:rsid w:val="003A4695"/>
    <w:rsid w:val="003A4E1E"/>
    <w:rsid w:val="003A51E2"/>
    <w:rsid w:val="003A54FE"/>
    <w:rsid w:val="003A5CF3"/>
    <w:rsid w:val="003A6741"/>
    <w:rsid w:val="003A7325"/>
    <w:rsid w:val="003A76A8"/>
    <w:rsid w:val="003B0134"/>
    <w:rsid w:val="003B01A1"/>
    <w:rsid w:val="003B0A19"/>
    <w:rsid w:val="003B0AAB"/>
    <w:rsid w:val="003B1002"/>
    <w:rsid w:val="003B190C"/>
    <w:rsid w:val="003B22BE"/>
    <w:rsid w:val="003B250D"/>
    <w:rsid w:val="003B2C0C"/>
    <w:rsid w:val="003B33AA"/>
    <w:rsid w:val="003B33D2"/>
    <w:rsid w:val="003B3F82"/>
    <w:rsid w:val="003B41CE"/>
    <w:rsid w:val="003B465A"/>
    <w:rsid w:val="003B4908"/>
    <w:rsid w:val="003B4F8B"/>
    <w:rsid w:val="003B4FD8"/>
    <w:rsid w:val="003B50EC"/>
    <w:rsid w:val="003B54F0"/>
    <w:rsid w:val="003B6DF2"/>
    <w:rsid w:val="003B7500"/>
    <w:rsid w:val="003B764E"/>
    <w:rsid w:val="003B79DD"/>
    <w:rsid w:val="003C01AB"/>
    <w:rsid w:val="003C08F2"/>
    <w:rsid w:val="003C1A85"/>
    <w:rsid w:val="003C1A93"/>
    <w:rsid w:val="003C21B1"/>
    <w:rsid w:val="003C2431"/>
    <w:rsid w:val="003C3453"/>
    <w:rsid w:val="003C43CA"/>
    <w:rsid w:val="003C4470"/>
    <w:rsid w:val="003C50A1"/>
    <w:rsid w:val="003C52F6"/>
    <w:rsid w:val="003C53CE"/>
    <w:rsid w:val="003C6213"/>
    <w:rsid w:val="003C626F"/>
    <w:rsid w:val="003C62E1"/>
    <w:rsid w:val="003C65DB"/>
    <w:rsid w:val="003C6B3F"/>
    <w:rsid w:val="003C6F3D"/>
    <w:rsid w:val="003C71E9"/>
    <w:rsid w:val="003C756A"/>
    <w:rsid w:val="003C768F"/>
    <w:rsid w:val="003C7869"/>
    <w:rsid w:val="003C7EAA"/>
    <w:rsid w:val="003D0471"/>
    <w:rsid w:val="003D04EE"/>
    <w:rsid w:val="003D08E5"/>
    <w:rsid w:val="003D0B29"/>
    <w:rsid w:val="003D0C36"/>
    <w:rsid w:val="003D0EC7"/>
    <w:rsid w:val="003D0FCD"/>
    <w:rsid w:val="003D1998"/>
    <w:rsid w:val="003D1B66"/>
    <w:rsid w:val="003D2023"/>
    <w:rsid w:val="003D2175"/>
    <w:rsid w:val="003D23FD"/>
    <w:rsid w:val="003D36EC"/>
    <w:rsid w:val="003D4079"/>
    <w:rsid w:val="003D414B"/>
    <w:rsid w:val="003D42EE"/>
    <w:rsid w:val="003D437A"/>
    <w:rsid w:val="003D50E3"/>
    <w:rsid w:val="003D54F4"/>
    <w:rsid w:val="003D5D16"/>
    <w:rsid w:val="003D6189"/>
    <w:rsid w:val="003D6474"/>
    <w:rsid w:val="003D67A2"/>
    <w:rsid w:val="003D69B9"/>
    <w:rsid w:val="003D757E"/>
    <w:rsid w:val="003D78C7"/>
    <w:rsid w:val="003D79D3"/>
    <w:rsid w:val="003E0073"/>
    <w:rsid w:val="003E065F"/>
    <w:rsid w:val="003E10BA"/>
    <w:rsid w:val="003E1131"/>
    <w:rsid w:val="003E14DC"/>
    <w:rsid w:val="003E1DCB"/>
    <w:rsid w:val="003E2283"/>
    <w:rsid w:val="003E2575"/>
    <w:rsid w:val="003E2BFD"/>
    <w:rsid w:val="003E4627"/>
    <w:rsid w:val="003E4B93"/>
    <w:rsid w:val="003E4EC6"/>
    <w:rsid w:val="003E58AF"/>
    <w:rsid w:val="003E5D86"/>
    <w:rsid w:val="003E5EFB"/>
    <w:rsid w:val="003E61ED"/>
    <w:rsid w:val="003E64EC"/>
    <w:rsid w:val="003E6509"/>
    <w:rsid w:val="003E6E42"/>
    <w:rsid w:val="003E76CA"/>
    <w:rsid w:val="003E79C4"/>
    <w:rsid w:val="003E7B0D"/>
    <w:rsid w:val="003F01A3"/>
    <w:rsid w:val="003F01EB"/>
    <w:rsid w:val="003F0671"/>
    <w:rsid w:val="003F07E9"/>
    <w:rsid w:val="003F09ED"/>
    <w:rsid w:val="003F0FAD"/>
    <w:rsid w:val="003F16CE"/>
    <w:rsid w:val="003F1D58"/>
    <w:rsid w:val="003F26A3"/>
    <w:rsid w:val="003F274A"/>
    <w:rsid w:val="003F28F4"/>
    <w:rsid w:val="003F2B87"/>
    <w:rsid w:val="003F2E7C"/>
    <w:rsid w:val="003F2EBE"/>
    <w:rsid w:val="003F2FBF"/>
    <w:rsid w:val="003F3222"/>
    <w:rsid w:val="003F348B"/>
    <w:rsid w:val="003F3671"/>
    <w:rsid w:val="003F3E57"/>
    <w:rsid w:val="003F4263"/>
    <w:rsid w:val="003F469B"/>
    <w:rsid w:val="003F56B8"/>
    <w:rsid w:val="003F5EE9"/>
    <w:rsid w:val="003F6465"/>
    <w:rsid w:val="003F64A1"/>
    <w:rsid w:val="003F6C1E"/>
    <w:rsid w:val="003F6EB0"/>
    <w:rsid w:val="003F7985"/>
    <w:rsid w:val="003F7ECF"/>
    <w:rsid w:val="00400121"/>
    <w:rsid w:val="004005B7"/>
    <w:rsid w:val="00400716"/>
    <w:rsid w:val="00400AC9"/>
    <w:rsid w:val="00400E4C"/>
    <w:rsid w:val="00401412"/>
    <w:rsid w:val="00401508"/>
    <w:rsid w:val="00401ACB"/>
    <w:rsid w:val="00401CE6"/>
    <w:rsid w:val="0040226A"/>
    <w:rsid w:val="0040252B"/>
    <w:rsid w:val="004028DD"/>
    <w:rsid w:val="00402A3F"/>
    <w:rsid w:val="00402B4C"/>
    <w:rsid w:val="00402DDC"/>
    <w:rsid w:val="00402F5F"/>
    <w:rsid w:val="004038BD"/>
    <w:rsid w:val="00403CE4"/>
    <w:rsid w:val="004047E9"/>
    <w:rsid w:val="00405133"/>
    <w:rsid w:val="004053A9"/>
    <w:rsid w:val="004055EC"/>
    <w:rsid w:val="00405C3D"/>
    <w:rsid w:val="0040682E"/>
    <w:rsid w:val="00406EA6"/>
    <w:rsid w:val="00406EE3"/>
    <w:rsid w:val="004077F8"/>
    <w:rsid w:val="00407971"/>
    <w:rsid w:val="00407DE3"/>
    <w:rsid w:val="0041079B"/>
    <w:rsid w:val="0041129D"/>
    <w:rsid w:val="00411464"/>
    <w:rsid w:val="004116C6"/>
    <w:rsid w:val="00411DC8"/>
    <w:rsid w:val="00411E52"/>
    <w:rsid w:val="004129EF"/>
    <w:rsid w:val="00412D0C"/>
    <w:rsid w:val="00412D9A"/>
    <w:rsid w:val="00413396"/>
    <w:rsid w:val="0041349D"/>
    <w:rsid w:val="004141F1"/>
    <w:rsid w:val="004142D7"/>
    <w:rsid w:val="0041470A"/>
    <w:rsid w:val="00414E6F"/>
    <w:rsid w:val="004150B6"/>
    <w:rsid w:val="00415157"/>
    <w:rsid w:val="0041548D"/>
    <w:rsid w:val="0041550E"/>
    <w:rsid w:val="00415D9E"/>
    <w:rsid w:val="004165CF"/>
    <w:rsid w:val="004171EF"/>
    <w:rsid w:val="00417309"/>
    <w:rsid w:val="00417328"/>
    <w:rsid w:val="00420895"/>
    <w:rsid w:val="0042179D"/>
    <w:rsid w:val="004218D0"/>
    <w:rsid w:val="00421E25"/>
    <w:rsid w:val="0042209D"/>
    <w:rsid w:val="00422DD2"/>
    <w:rsid w:val="00422E89"/>
    <w:rsid w:val="004231C9"/>
    <w:rsid w:val="004238F4"/>
    <w:rsid w:val="00423FCB"/>
    <w:rsid w:val="0042482A"/>
    <w:rsid w:val="00424878"/>
    <w:rsid w:val="00424B59"/>
    <w:rsid w:val="00424EC8"/>
    <w:rsid w:val="00424ECD"/>
    <w:rsid w:val="004250DB"/>
    <w:rsid w:val="004251A7"/>
    <w:rsid w:val="00425708"/>
    <w:rsid w:val="00425B6E"/>
    <w:rsid w:val="00426026"/>
    <w:rsid w:val="0042616E"/>
    <w:rsid w:val="00427062"/>
    <w:rsid w:val="004270EB"/>
    <w:rsid w:val="0042742C"/>
    <w:rsid w:val="00427788"/>
    <w:rsid w:val="00427F25"/>
    <w:rsid w:val="004303D2"/>
    <w:rsid w:val="0043102D"/>
    <w:rsid w:val="00431B43"/>
    <w:rsid w:val="0043274D"/>
    <w:rsid w:val="00432992"/>
    <w:rsid w:val="0043405C"/>
    <w:rsid w:val="00435127"/>
    <w:rsid w:val="004352FA"/>
    <w:rsid w:val="00435384"/>
    <w:rsid w:val="0043549B"/>
    <w:rsid w:val="0043598B"/>
    <w:rsid w:val="00435A9C"/>
    <w:rsid w:val="00435FFE"/>
    <w:rsid w:val="004362B4"/>
    <w:rsid w:val="004366B9"/>
    <w:rsid w:val="00436E2A"/>
    <w:rsid w:val="00436EB8"/>
    <w:rsid w:val="00436F17"/>
    <w:rsid w:val="00437165"/>
    <w:rsid w:val="004372FF"/>
    <w:rsid w:val="004377EA"/>
    <w:rsid w:val="00440503"/>
    <w:rsid w:val="00440AC6"/>
    <w:rsid w:val="00440B69"/>
    <w:rsid w:val="00440C6F"/>
    <w:rsid w:val="00440E6E"/>
    <w:rsid w:val="00440FCA"/>
    <w:rsid w:val="004411A7"/>
    <w:rsid w:val="004415C2"/>
    <w:rsid w:val="00442050"/>
    <w:rsid w:val="00442985"/>
    <w:rsid w:val="004444A0"/>
    <w:rsid w:val="00444ACE"/>
    <w:rsid w:val="00444DB6"/>
    <w:rsid w:val="00445170"/>
    <w:rsid w:val="00445EB4"/>
    <w:rsid w:val="004468B8"/>
    <w:rsid w:val="00446AC0"/>
    <w:rsid w:val="004472F4"/>
    <w:rsid w:val="0044748A"/>
    <w:rsid w:val="00447F8C"/>
    <w:rsid w:val="004500F3"/>
    <w:rsid w:val="0045017A"/>
    <w:rsid w:val="00450F40"/>
    <w:rsid w:val="0045255A"/>
    <w:rsid w:val="00452B3E"/>
    <w:rsid w:val="00452C4E"/>
    <w:rsid w:val="00452E01"/>
    <w:rsid w:val="00452ECD"/>
    <w:rsid w:val="0045337C"/>
    <w:rsid w:val="00453F0C"/>
    <w:rsid w:val="00454096"/>
    <w:rsid w:val="0045463C"/>
    <w:rsid w:val="00454D2E"/>
    <w:rsid w:val="00455212"/>
    <w:rsid w:val="0045531C"/>
    <w:rsid w:val="00455B8E"/>
    <w:rsid w:val="004564EB"/>
    <w:rsid w:val="0045655C"/>
    <w:rsid w:val="00456710"/>
    <w:rsid w:val="004567C8"/>
    <w:rsid w:val="00456C5C"/>
    <w:rsid w:val="00456D35"/>
    <w:rsid w:val="00460B1D"/>
    <w:rsid w:val="00460C8C"/>
    <w:rsid w:val="004616F2"/>
    <w:rsid w:val="00462149"/>
    <w:rsid w:val="0046219D"/>
    <w:rsid w:val="00462486"/>
    <w:rsid w:val="00462687"/>
    <w:rsid w:val="00462F66"/>
    <w:rsid w:val="0046363C"/>
    <w:rsid w:val="00463647"/>
    <w:rsid w:val="0046369A"/>
    <w:rsid w:val="004637F4"/>
    <w:rsid w:val="00463A1A"/>
    <w:rsid w:val="00464604"/>
    <w:rsid w:val="00464FA3"/>
    <w:rsid w:val="004652B2"/>
    <w:rsid w:val="004662D4"/>
    <w:rsid w:val="0046642C"/>
    <w:rsid w:val="004664C9"/>
    <w:rsid w:val="00466FDC"/>
    <w:rsid w:val="004678AD"/>
    <w:rsid w:val="00467B15"/>
    <w:rsid w:val="00467E10"/>
    <w:rsid w:val="00467F4B"/>
    <w:rsid w:val="00470700"/>
    <w:rsid w:val="004707E9"/>
    <w:rsid w:val="00470C75"/>
    <w:rsid w:val="00471DB4"/>
    <w:rsid w:val="004721D6"/>
    <w:rsid w:val="004725C9"/>
    <w:rsid w:val="00472F6A"/>
    <w:rsid w:val="00473B6A"/>
    <w:rsid w:val="00473B8A"/>
    <w:rsid w:val="00473F1D"/>
    <w:rsid w:val="004741A0"/>
    <w:rsid w:val="004741D8"/>
    <w:rsid w:val="004745E3"/>
    <w:rsid w:val="00474993"/>
    <w:rsid w:val="004750FE"/>
    <w:rsid w:val="00475B72"/>
    <w:rsid w:val="00475DF2"/>
    <w:rsid w:val="0047624F"/>
    <w:rsid w:val="0047690F"/>
    <w:rsid w:val="00476E48"/>
    <w:rsid w:val="004778DC"/>
    <w:rsid w:val="004806D6"/>
    <w:rsid w:val="0048082E"/>
    <w:rsid w:val="00480C70"/>
    <w:rsid w:val="00480CAD"/>
    <w:rsid w:val="00480FB5"/>
    <w:rsid w:val="004810CF"/>
    <w:rsid w:val="00481E20"/>
    <w:rsid w:val="0048215E"/>
    <w:rsid w:val="0048293B"/>
    <w:rsid w:val="00482EA7"/>
    <w:rsid w:val="00482F4F"/>
    <w:rsid w:val="00483B40"/>
    <w:rsid w:val="00483D60"/>
    <w:rsid w:val="004847AE"/>
    <w:rsid w:val="00484B5C"/>
    <w:rsid w:val="00484E61"/>
    <w:rsid w:val="00484F40"/>
    <w:rsid w:val="00485BAA"/>
    <w:rsid w:val="00485E41"/>
    <w:rsid w:val="00486105"/>
    <w:rsid w:val="004863B9"/>
    <w:rsid w:val="00486BBF"/>
    <w:rsid w:val="00486C95"/>
    <w:rsid w:val="0048769F"/>
    <w:rsid w:val="00487E7B"/>
    <w:rsid w:val="00490FBA"/>
    <w:rsid w:val="0049116F"/>
    <w:rsid w:val="0049158D"/>
    <w:rsid w:val="0049218D"/>
    <w:rsid w:val="00492B85"/>
    <w:rsid w:val="00493411"/>
    <w:rsid w:val="00493574"/>
    <w:rsid w:val="00493685"/>
    <w:rsid w:val="00493CA6"/>
    <w:rsid w:val="00493E89"/>
    <w:rsid w:val="00493EE5"/>
    <w:rsid w:val="00494CB7"/>
    <w:rsid w:val="00494ECB"/>
    <w:rsid w:val="00495453"/>
    <w:rsid w:val="00496132"/>
    <w:rsid w:val="0049623B"/>
    <w:rsid w:val="004966E3"/>
    <w:rsid w:val="0049680B"/>
    <w:rsid w:val="00496B6D"/>
    <w:rsid w:val="00496D9D"/>
    <w:rsid w:val="0049762D"/>
    <w:rsid w:val="00497E04"/>
    <w:rsid w:val="004A05FB"/>
    <w:rsid w:val="004A07D2"/>
    <w:rsid w:val="004A1068"/>
    <w:rsid w:val="004A14A5"/>
    <w:rsid w:val="004A2308"/>
    <w:rsid w:val="004A2936"/>
    <w:rsid w:val="004A331A"/>
    <w:rsid w:val="004A35D1"/>
    <w:rsid w:val="004A399E"/>
    <w:rsid w:val="004A3ADF"/>
    <w:rsid w:val="004A3E12"/>
    <w:rsid w:val="004A3F74"/>
    <w:rsid w:val="004A41EF"/>
    <w:rsid w:val="004A421C"/>
    <w:rsid w:val="004A465C"/>
    <w:rsid w:val="004A475D"/>
    <w:rsid w:val="004A49C6"/>
    <w:rsid w:val="004A4BCE"/>
    <w:rsid w:val="004A5209"/>
    <w:rsid w:val="004A534F"/>
    <w:rsid w:val="004A53A9"/>
    <w:rsid w:val="004A5528"/>
    <w:rsid w:val="004A5980"/>
    <w:rsid w:val="004A624D"/>
    <w:rsid w:val="004A69DA"/>
    <w:rsid w:val="004A756C"/>
    <w:rsid w:val="004A779C"/>
    <w:rsid w:val="004B07AC"/>
    <w:rsid w:val="004B08A6"/>
    <w:rsid w:val="004B1B31"/>
    <w:rsid w:val="004B2637"/>
    <w:rsid w:val="004B2A96"/>
    <w:rsid w:val="004B3515"/>
    <w:rsid w:val="004B35D5"/>
    <w:rsid w:val="004B3A60"/>
    <w:rsid w:val="004B3A9E"/>
    <w:rsid w:val="004B43EB"/>
    <w:rsid w:val="004B46A0"/>
    <w:rsid w:val="004B4729"/>
    <w:rsid w:val="004B49F6"/>
    <w:rsid w:val="004B4D96"/>
    <w:rsid w:val="004B6783"/>
    <w:rsid w:val="004B6AB5"/>
    <w:rsid w:val="004B6C02"/>
    <w:rsid w:val="004B79FE"/>
    <w:rsid w:val="004C0496"/>
    <w:rsid w:val="004C087E"/>
    <w:rsid w:val="004C0B1E"/>
    <w:rsid w:val="004C1290"/>
    <w:rsid w:val="004C1659"/>
    <w:rsid w:val="004C1A42"/>
    <w:rsid w:val="004C1C25"/>
    <w:rsid w:val="004C2462"/>
    <w:rsid w:val="004C60D3"/>
    <w:rsid w:val="004C6662"/>
    <w:rsid w:val="004C6D56"/>
    <w:rsid w:val="004C6F7B"/>
    <w:rsid w:val="004C72EF"/>
    <w:rsid w:val="004C7799"/>
    <w:rsid w:val="004C7B99"/>
    <w:rsid w:val="004D0116"/>
    <w:rsid w:val="004D02A4"/>
    <w:rsid w:val="004D02AF"/>
    <w:rsid w:val="004D045F"/>
    <w:rsid w:val="004D1268"/>
    <w:rsid w:val="004D1478"/>
    <w:rsid w:val="004D1A32"/>
    <w:rsid w:val="004D2399"/>
    <w:rsid w:val="004D301F"/>
    <w:rsid w:val="004D46AC"/>
    <w:rsid w:val="004D4967"/>
    <w:rsid w:val="004D5078"/>
    <w:rsid w:val="004D590F"/>
    <w:rsid w:val="004D5A44"/>
    <w:rsid w:val="004D5A89"/>
    <w:rsid w:val="004D6CA1"/>
    <w:rsid w:val="004D7149"/>
    <w:rsid w:val="004D7354"/>
    <w:rsid w:val="004D7525"/>
    <w:rsid w:val="004D7E94"/>
    <w:rsid w:val="004E01A5"/>
    <w:rsid w:val="004E0415"/>
    <w:rsid w:val="004E04FD"/>
    <w:rsid w:val="004E0992"/>
    <w:rsid w:val="004E0A01"/>
    <w:rsid w:val="004E10F3"/>
    <w:rsid w:val="004E1F77"/>
    <w:rsid w:val="004E3A26"/>
    <w:rsid w:val="004E3ED8"/>
    <w:rsid w:val="004E434F"/>
    <w:rsid w:val="004E4372"/>
    <w:rsid w:val="004E46EB"/>
    <w:rsid w:val="004E50D4"/>
    <w:rsid w:val="004E50D6"/>
    <w:rsid w:val="004E545C"/>
    <w:rsid w:val="004E54BD"/>
    <w:rsid w:val="004E5A5B"/>
    <w:rsid w:val="004E5C0D"/>
    <w:rsid w:val="004E6B5B"/>
    <w:rsid w:val="004E6BCE"/>
    <w:rsid w:val="004E6C3B"/>
    <w:rsid w:val="004E76B6"/>
    <w:rsid w:val="004E7F13"/>
    <w:rsid w:val="004F045C"/>
    <w:rsid w:val="004F07A6"/>
    <w:rsid w:val="004F0AD3"/>
    <w:rsid w:val="004F0E17"/>
    <w:rsid w:val="004F1382"/>
    <w:rsid w:val="004F190A"/>
    <w:rsid w:val="004F1B1C"/>
    <w:rsid w:val="004F2138"/>
    <w:rsid w:val="004F28CE"/>
    <w:rsid w:val="004F309C"/>
    <w:rsid w:val="004F3555"/>
    <w:rsid w:val="004F429D"/>
    <w:rsid w:val="004F48CE"/>
    <w:rsid w:val="004F4D3F"/>
    <w:rsid w:val="004F5015"/>
    <w:rsid w:val="004F521B"/>
    <w:rsid w:val="004F5417"/>
    <w:rsid w:val="004F5A55"/>
    <w:rsid w:val="004F5F59"/>
    <w:rsid w:val="004F753B"/>
    <w:rsid w:val="004F7A20"/>
    <w:rsid w:val="004F7AEB"/>
    <w:rsid w:val="004F7C03"/>
    <w:rsid w:val="005002F4"/>
    <w:rsid w:val="0050073D"/>
    <w:rsid w:val="0050077A"/>
    <w:rsid w:val="005008DC"/>
    <w:rsid w:val="00500AA0"/>
    <w:rsid w:val="0050101B"/>
    <w:rsid w:val="005013F2"/>
    <w:rsid w:val="00501834"/>
    <w:rsid w:val="00502282"/>
    <w:rsid w:val="005027AF"/>
    <w:rsid w:val="00502878"/>
    <w:rsid w:val="00502B29"/>
    <w:rsid w:val="00502F0F"/>
    <w:rsid w:val="0050346E"/>
    <w:rsid w:val="005037DA"/>
    <w:rsid w:val="005039F8"/>
    <w:rsid w:val="00503F12"/>
    <w:rsid w:val="00504230"/>
    <w:rsid w:val="00504CC9"/>
    <w:rsid w:val="00504F16"/>
    <w:rsid w:val="00506196"/>
    <w:rsid w:val="00506280"/>
    <w:rsid w:val="005063D9"/>
    <w:rsid w:val="0050682C"/>
    <w:rsid w:val="00506F13"/>
    <w:rsid w:val="0050754C"/>
    <w:rsid w:val="005075BB"/>
    <w:rsid w:val="00507BFD"/>
    <w:rsid w:val="00507E5C"/>
    <w:rsid w:val="005101E8"/>
    <w:rsid w:val="0051028A"/>
    <w:rsid w:val="00510B91"/>
    <w:rsid w:val="00510D62"/>
    <w:rsid w:val="00510E6D"/>
    <w:rsid w:val="0051125B"/>
    <w:rsid w:val="00511381"/>
    <w:rsid w:val="005118CC"/>
    <w:rsid w:val="0051208E"/>
    <w:rsid w:val="005134CC"/>
    <w:rsid w:val="00513FA4"/>
    <w:rsid w:val="005144B6"/>
    <w:rsid w:val="00514881"/>
    <w:rsid w:val="00514CF9"/>
    <w:rsid w:val="00515601"/>
    <w:rsid w:val="005166CE"/>
    <w:rsid w:val="00516AAA"/>
    <w:rsid w:val="00517A01"/>
    <w:rsid w:val="00517F0C"/>
    <w:rsid w:val="00517F0F"/>
    <w:rsid w:val="00520E3D"/>
    <w:rsid w:val="00520F80"/>
    <w:rsid w:val="00521041"/>
    <w:rsid w:val="005214F1"/>
    <w:rsid w:val="00521D4F"/>
    <w:rsid w:val="00522CE5"/>
    <w:rsid w:val="00522E76"/>
    <w:rsid w:val="00523DDA"/>
    <w:rsid w:val="0052408A"/>
    <w:rsid w:val="00524363"/>
    <w:rsid w:val="00524E45"/>
    <w:rsid w:val="00524EFD"/>
    <w:rsid w:val="00524EFE"/>
    <w:rsid w:val="005251DD"/>
    <w:rsid w:val="0052552D"/>
    <w:rsid w:val="0052566D"/>
    <w:rsid w:val="00525746"/>
    <w:rsid w:val="00525E8C"/>
    <w:rsid w:val="005260E8"/>
    <w:rsid w:val="005262A8"/>
    <w:rsid w:val="00526831"/>
    <w:rsid w:val="00526B70"/>
    <w:rsid w:val="00527186"/>
    <w:rsid w:val="00527907"/>
    <w:rsid w:val="00527A22"/>
    <w:rsid w:val="00527B20"/>
    <w:rsid w:val="00530439"/>
    <w:rsid w:val="00530620"/>
    <w:rsid w:val="00531774"/>
    <w:rsid w:val="005327C5"/>
    <w:rsid w:val="00532C9D"/>
    <w:rsid w:val="00532E72"/>
    <w:rsid w:val="00533073"/>
    <w:rsid w:val="00533D2C"/>
    <w:rsid w:val="00533EE8"/>
    <w:rsid w:val="00534269"/>
    <w:rsid w:val="005342C7"/>
    <w:rsid w:val="00534805"/>
    <w:rsid w:val="00534B5E"/>
    <w:rsid w:val="00534FC3"/>
    <w:rsid w:val="00535DF5"/>
    <w:rsid w:val="0053601A"/>
    <w:rsid w:val="005363D4"/>
    <w:rsid w:val="00536536"/>
    <w:rsid w:val="00536731"/>
    <w:rsid w:val="005370E9"/>
    <w:rsid w:val="00540375"/>
    <w:rsid w:val="0054077E"/>
    <w:rsid w:val="00540884"/>
    <w:rsid w:val="00540FEB"/>
    <w:rsid w:val="005410FA"/>
    <w:rsid w:val="00542006"/>
    <w:rsid w:val="005421E7"/>
    <w:rsid w:val="00542C71"/>
    <w:rsid w:val="0054328E"/>
    <w:rsid w:val="00543626"/>
    <w:rsid w:val="00543B58"/>
    <w:rsid w:val="00544CC4"/>
    <w:rsid w:val="00544EE5"/>
    <w:rsid w:val="005456E3"/>
    <w:rsid w:val="005457B8"/>
    <w:rsid w:val="005459F0"/>
    <w:rsid w:val="00545E93"/>
    <w:rsid w:val="00546062"/>
    <w:rsid w:val="00546305"/>
    <w:rsid w:val="0054641B"/>
    <w:rsid w:val="00546B74"/>
    <w:rsid w:val="00546F92"/>
    <w:rsid w:val="00547CA9"/>
    <w:rsid w:val="0055089B"/>
    <w:rsid w:val="0055089E"/>
    <w:rsid w:val="00550902"/>
    <w:rsid w:val="00550A62"/>
    <w:rsid w:val="00550BF3"/>
    <w:rsid w:val="00550F28"/>
    <w:rsid w:val="00551039"/>
    <w:rsid w:val="00551457"/>
    <w:rsid w:val="00552931"/>
    <w:rsid w:val="00552985"/>
    <w:rsid w:val="00552A03"/>
    <w:rsid w:val="00552BD5"/>
    <w:rsid w:val="005535CD"/>
    <w:rsid w:val="0055367A"/>
    <w:rsid w:val="00554DA5"/>
    <w:rsid w:val="00555D85"/>
    <w:rsid w:val="0055606D"/>
    <w:rsid w:val="00556A37"/>
    <w:rsid w:val="00556FDB"/>
    <w:rsid w:val="005570A6"/>
    <w:rsid w:val="00557112"/>
    <w:rsid w:val="00557984"/>
    <w:rsid w:val="005613F3"/>
    <w:rsid w:val="00561E08"/>
    <w:rsid w:val="00562048"/>
    <w:rsid w:val="005623DC"/>
    <w:rsid w:val="00562561"/>
    <w:rsid w:val="00562A7F"/>
    <w:rsid w:val="00562AFC"/>
    <w:rsid w:val="00562EB1"/>
    <w:rsid w:val="00563530"/>
    <w:rsid w:val="00563624"/>
    <w:rsid w:val="00563732"/>
    <w:rsid w:val="00564293"/>
    <w:rsid w:val="005645F7"/>
    <w:rsid w:val="00565A71"/>
    <w:rsid w:val="00566695"/>
    <w:rsid w:val="00566F82"/>
    <w:rsid w:val="00567114"/>
    <w:rsid w:val="00567129"/>
    <w:rsid w:val="00570816"/>
    <w:rsid w:val="0057094F"/>
    <w:rsid w:val="00570B8B"/>
    <w:rsid w:val="00570D35"/>
    <w:rsid w:val="00572142"/>
    <w:rsid w:val="00572339"/>
    <w:rsid w:val="00572479"/>
    <w:rsid w:val="005732F1"/>
    <w:rsid w:val="00573642"/>
    <w:rsid w:val="00573D95"/>
    <w:rsid w:val="00574345"/>
    <w:rsid w:val="00574488"/>
    <w:rsid w:val="00574A81"/>
    <w:rsid w:val="005753BA"/>
    <w:rsid w:val="005754E9"/>
    <w:rsid w:val="00575819"/>
    <w:rsid w:val="00575E54"/>
    <w:rsid w:val="00575FE6"/>
    <w:rsid w:val="00576558"/>
    <w:rsid w:val="0057671E"/>
    <w:rsid w:val="00576D63"/>
    <w:rsid w:val="0057705B"/>
    <w:rsid w:val="0057710D"/>
    <w:rsid w:val="005773A2"/>
    <w:rsid w:val="00577769"/>
    <w:rsid w:val="00577963"/>
    <w:rsid w:val="00577B2B"/>
    <w:rsid w:val="005809AB"/>
    <w:rsid w:val="005809D6"/>
    <w:rsid w:val="005813AD"/>
    <w:rsid w:val="00581F7A"/>
    <w:rsid w:val="005825E4"/>
    <w:rsid w:val="00582A9D"/>
    <w:rsid w:val="00582CFE"/>
    <w:rsid w:val="005836C5"/>
    <w:rsid w:val="00583883"/>
    <w:rsid w:val="00583C4A"/>
    <w:rsid w:val="005840DF"/>
    <w:rsid w:val="0058418A"/>
    <w:rsid w:val="00584310"/>
    <w:rsid w:val="00584B59"/>
    <w:rsid w:val="00584F87"/>
    <w:rsid w:val="00584FA5"/>
    <w:rsid w:val="00585442"/>
    <w:rsid w:val="00585E9D"/>
    <w:rsid w:val="005862A6"/>
    <w:rsid w:val="0058635C"/>
    <w:rsid w:val="0058645E"/>
    <w:rsid w:val="005873C1"/>
    <w:rsid w:val="00587C70"/>
    <w:rsid w:val="00590327"/>
    <w:rsid w:val="005904C9"/>
    <w:rsid w:val="005905A2"/>
    <w:rsid w:val="00590F61"/>
    <w:rsid w:val="00590F86"/>
    <w:rsid w:val="00591A82"/>
    <w:rsid w:val="00591E8D"/>
    <w:rsid w:val="005927E8"/>
    <w:rsid w:val="00592CBD"/>
    <w:rsid w:val="00592F90"/>
    <w:rsid w:val="005931E3"/>
    <w:rsid w:val="00593864"/>
    <w:rsid w:val="00593C90"/>
    <w:rsid w:val="00594099"/>
    <w:rsid w:val="005940AA"/>
    <w:rsid w:val="00595BFA"/>
    <w:rsid w:val="00596A60"/>
    <w:rsid w:val="0059703C"/>
    <w:rsid w:val="0059720C"/>
    <w:rsid w:val="0059744B"/>
    <w:rsid w:val="00597A3E"/>
    <w:rsid w:val="005A023E"/>
    <w:rsid w:val="005A08B6"/>
    <w:rsid w:val="005A0A44"/>
    <w:rsid w:val="005A0EA8"/>
    <w:rsid w:val="005A2389"/>
    <w:rsid w:val="005A24A2"/>
    <w:rsid w:val="005A25B0"/>
    <w:rsid w:val="005A2BCC"/>
    <w:rsid w:val="005A2F71"/>
    <w:rsid w:val="005A3832"/>
    <w:rsid w:val="005A477A"/>
    <w:rsid w:val="005A50E3"/>
    <w:rsid w:val="005A5409"/>
    <w:rsid w:val="005A567B"/>
    <w:rsid w:val="005A57E2"/>
    <w:rsid w:val="005A592A"/>
    <w:rsid w:val="005A5A38"/>
    <w:rsid w:val="005A5B61"/>
    <w:rsid w:val="005A5B7F"/>
    <w:rsid w:val="005A669F"/>
    <w:rsid w:val="005A6D78"/>
    <w:rsid w:val="005A6F5B"/>
    <w:rsid w:val="005A6FA1"/>
    <w:rsid w:val="005A71E2"/>
    <w:rsid w:val="005A74B4"/>
    <w:rsid w:val="005A7622"/>
    <w:rsid w:val="005A79A1"/>
    <w:rsid w:val="005A7A89"/>
    <w:rsid w:val="005A7C1A"/>
    <w:rsid w:val="005B0455"/>
    <w:rsid w:val="005B0561"/>
    <w:rsid w:val="005B15D8"/>
    <w:rsid w:val="005B1713"/>
    <w:rsid w:val="005B19C1"/>
    <w:rsid w:val="005B2022"/>
    <w:rsid w:val="005B26E3"/>
    <w:rsid w:val="005B2871"/>
    <w:rsid w:val="005B293C"/>
    <w:rsid w:val="005B2AD4"/>
    <w:rsid w:val="005B3133"/>
    <w:rsid w:val="005B337B"/>
    <w:rsid w:val="005B47EF"/>
    <w:rsid w:val="005B4B60"/>
    <w:rsid w:val="005B4C1B"/>
    <w:rsid w:val="005B5018"/>
    <w:rsid w:val="005B539A"/>
    <w:rsid w:val="005B53DA"/>
    <w:rsid w:val="005B5D39"/>
    <w:rsid w:val="005B6BA5"/>
    <w:rsid w:val="005B78A8"/>
    <w:rsid w:val="005B7985"/>
    <w:rsid w:val="005B7D6A"/>
    <w:rsid w:val="005B7DEF"/>
    <w:rsid w:val="005C0EC9"/>
    <w:rsid w:val="005C1D18"/>
    <w:rsid w:val="005C1F9C"/>
    <w:rsid w:val="005C23F7"/>
    <w:rsid w:val="005C2E4D"/>
    <w:rsid w:val="005C2F4E"/>
    <w:rsid w:val="005C3753"/>
    <w:rsid w:val="005C3883"/>
    <w:rsid w:val="005C395E"/>
    <w:rsid w:val="005C3EDE"/>
    <w:rsid w:val="005C3F8D"/>
    <w:rsid w:val="005C4253"/>
    <w:rsid w:val="005C46F6"/>
    <w:rsid w:val="005C4C6F"/>
    <w:rsid w:val="005C4F3B"/>
    <w:rsid w:val="005C554F"/>
    <w:rsid w:val="005C58C2"/>
    <w:rsid w:val="005C5A6E"/>
    <w:rsid w:val="005C5A89"/>
    <w:rsid w:val="005C7194"/>
    <w:rsid w:val="005D00D4"/>
    <w:rsid w:val="005D05F1"/>
    <w:rsid w:val="005D0BA0"/>
    <w:rsid w:val="005D0EEF"/>
    <w:rsid w:val="005D1837"/>
    <w:rsid w:val="005D2323"/>
    <w:rsid w:val="005D249B"/>
    <w:rsid w:val="005D276D"/>
    <w:rsid w:val="005D3068"/>
    <w:rsid w:val="005D33A9"/>
    <w:rsid w:val="005D33BD"/>
    <w:rsid w:val="005D38A9"/>
    <w:rsid w:val="005D3AC1"/>
    <w:rsid w:val="005D3CEE"/>
    <w:rsid w:val="005D3F31"/>
    <w:rsid w:val="005D4235"/>
    <w:rsid w:val="005D430F"/>
    <w:rsid w:val="005D464A"/>
    <w:rsid w:val="005D4942"/>
    <w:rsid w:val="005D4EEA"/>
    <w:rsid w:val="005D596F"/>
    <w:rsid w:val="005D59FF"/>
    <w:rsid w:val="005D6730"/>
    <w:rsid w:val="005D6FB8"/>
    <w:rsid w:val="005D71B5"/>
    <w:rsid w:val="005D72BF"/>
    <w:rsid w:val="005E042B"/>
    <w:rsid w:val="005E0880"/>
    <w:rsid w:val="005E0FAD"/>
    <w:rsid w:val="005E1709"/>
    <w:rsid w:val="005E1A79"/>
    <w:rsid w:val="005E2391"/>
    <w:rsid w:val="005E2710"/>
    <w:rsid w:val="005E3750"/>
    <w:rsid w:val="005E3853"/>
    <w:rsid w:val="005E3CDE"/>
    <w:rsid w:val="005E4073"/>
    <w:rsid w:val="005E4277"/>
    <w:rsid w:val="005E4361"/>
    <w:rsid w:val="005E4489"/>
    <w:rsid w:val="005E473D"/>
    <w:rsid w:val="005E4A1A"/>
    <w:rsid w:val="005E53BD"/>
    <w:rsid w:val="005E5565"/>
    <w:rsid w:val="005E658F"/>
    <w:rsid w:val="005E6651"/>
    <w:rsid w:val="005E7063"/>
    <w:rsid w:val="005E780B"/>
    <w:rsid w:val="005F08E9"/>
    <w:rsid w:val="005F0A76"/>
    <w:rsid w:val="005F0AD2"/>
    <w:rsid w:val="005F0BF8"/>
    <w:rsid w:val="005F0E17"/>
    <w:rsid w:val="005F115F"/>
    <w:rsid w:val="005F127B"/>
    <w:rsid w:val="005F184B"/>
    <w:rsid w:val="005F1909"/>
    <w:rsid w:val="005F22BC"/>
    <w:rsid w:val="005F255D"/>
    <w:rsid w:val="005F2D2D"/>
    <w:rsid w:val="005F3A5E"/>
    <w:rsid w:val="005F3C41"/>
    <w:rsid w:val="005F3CE9"/>
    <w:rsid w:val="005F4C82"/>
    <w:rsid w:val="005F4F69"/>
    <w:rsid w:val="005F5292"/>
    <w:rsid w:val="005F62AE"/>
    <w:rsid w:val="005F727E"/>
    <w:rsid w:val="005F72C8"/>
    <w:rsid w:val="005F792A"/>
    <w:rsid w:val="005F7F27"/>
    <w:rsid w:val="00600D9B"/>
    <w:rsid w:val="0060191F"/>
    <w:rsid w:val="006020CE"/>
    <w:rsid w:val="00602114"/>
    <w:rsid w:val="0060215F"/>
    <w:rsid w:val="00602969"/>
    <w:rsid w:val="00602A16"/>
    <w:rsid w:val="00602BDA"/>
    <w:rsid w:val="00602FFD"/>
    <w:rsid w:val="006031B0"/>
    <w:rsid w:val="006031B6"/>
    <w:rsid w:val="0060345F"/>
    <w:rsid w:val="00603AF1"/>
    <w:rsid w:val="00604041"/>
    <w:rsid w:val="006041F7"/>
    <w:rsid w:val="00604BA5"/>
    <w:rsid w:val="00604CEC"/>
    <w:rsid w:val="00605127"/>
    <w:rsid w:val="006056AD"/>
    <w:rsid w:val="00605834"/>
    <w:rsid w:val="00605DB9"/>
    <w:rsid w:val="00606714"/>
    <w:rsid w:val="00606725"/>
    <w:rsid w:val="00606922"/>
    <w:rsid w:val="006070EC"/>
    <w:rsid w:val="00607274"/>
    <w:rsid w:val="00607BA2"/>
    <w:rsid w:val="00607D9E"/>
    <w:rsid w:val="00610D8E"/>
    <w:rsid w:val="00610DE3"/>
    <w:rsid w:val="00610EBA"/>
    <w:rsid w:val="00611708"/>
    <w:rsid w:val="006119F8"/>
    <w:rsid w:val="00612CEF"/>
    <w:rsid w:val="00613252"/>
    <w:rsid w:val="0061425C"/>
    <w:rsid w:val="00614389"/>
    <w:rsid w:val="006143CE"/>
    <w:rsid w:val="00614530"/>
    <w:rsid w:val="00614978"/>
    <w:rsid w:val="00615C8E"/>
    <w:rsid w:val="00615E10"/>
    <w:rsid w:val="006164C6"/>
    <w:rsid w:val="00616514"/>
    <w:rsid w:val="006170F7"/>
    <w:rsid w:val="00617BF1"/>
    <w:rsid w:val="00620217"/>
    <w:rsid w:val="00620745"/>
    <w:rsid w:val="006209FF"/>
    <w:rsid w:val="006212F0"/>
    <w:rsid w:val="006222BD"/>
    <w:rsid w:val="006224BF"/>
    <w:rsid w:val="00622B72"/>
    <w:rsid w:val="006238D2"/>
    <w:rsid w:val="00623BE9"/>
    <w:rsid w:val="00624559"/>
    <w:rsid w:val="006247C5"/>
    <w:rsid w:val="00624B8B"/>
    <w:rsid w:val="00624BA8"/>
    <w:rsid w:val="00625227"/>
    <w:rsid w:val="00625FEB"/>
    <w:rsid w:val="00626214"/>
    <w:rsid w:val="006265D4"/>
    <w:rsid w:val="00626A1B"/>
    <w:rsid w:val="00627160"/>
    <w:rsid w:val="00627217"/>
    <w:rsid w:val="006272D2"/>
    <w:rsid w:val="006277A2"/>
    <w:rsid w:val="00630598"/>
    <w:rsid w:val="006319C4"/>
    <w:rsid w:val="00631AD9"/>
    <w:rsid w:val="00631EAD"/>
    <w:rsid w:val="006320B0"/>
    <w:rsid w:val="00632982"/>
    <w:rsid w:val="00632A1A"/>
    <w:rsid w:val="00632F4E"/>
    <w:rsid w:val="006331E3"/>
    <w:rsid w:val="006334C5"/>
    <w:rsid w:val="006337DA"/>
    <w:rsid w:val="00634034"/>
    <w:rsid w:val="00634BA6"/>
    <w:rsid w:val="0063507C"/>
    <w:rsid w:val="00635711"/>
    <w:rsid w:val="006357FE"/>
    <w:rsid w:val="00635BA6"/>
    <w:rsid w:val="00636B09"/>
    <w:rsid w:val="00640878"/>
    <w:rsid w:val="00640B5C"/>
    <w:rsid w:val="006411AE"/>
    <w:rsid w:val="0064146C"/>
    <w:rsid w:val="006416B6"/>
    <w:rsid w:val="00642553"/>
    <w:rsid w:val="006426AE"/>
    <w:rsid w:val="006434D3"/>
    <w:rsid w:val="00643B38"/>
    <w:rsid w:val="00643DC3"/>
    <w:rsid w:val="00643EED"/>
    <w:rsid w:val="006443E4"/>
    <w:rsid w:val="00645C4B"/>
    <w:rsid w:val="00645C4E"/>
    <w:rsid w:val="00645D1B"/>
    <w:rsid w:val="006461FC"/>
    <w:rsid w:val="00646395"/>
    <w:rsid w:val="006464A9"/>
    <w:rsid w:val="00646E57"/>
    <w:rsid w:val="00646ED0"/>
    <w:rsid w:val="00647360"/>
    <w:rsid w:val="00647794"/>
    <w:rsid w:val="00647930"/>
    <w:rsid w:val="00647E8C"/>
    <w:rsid w:val="00647FD8"/>
    <w:rsid w:val="0065057B"/>
    <w:rsid w:val="0065155A"/>
    <w:rsid w:val="00651DD4"/>
    <w:rsid w:val="00651F70"/>
    <w:rsid w:val="00652017"/>
    <w:rsid w:val="006520C7"/>
    <w:rsid w:val="0065258A"/>
    <w:rsid w:val="00652774"/>
    <w:rsid w:val="0065292C"/>
    <w:rsid w:val="00652ABC"/>
    <w:rsid w:val="00653360"/>
    <w:rsid w:val="0065398C"/>
    <w:rsid w:val="00653D2A"/>
    <w:rsid w:val="00654166"/>
    <w:rsid w:val="0065437F"/>
    <w:rsid w:val="00654489"/>
    <w:rsid w:val="00654B93"/>
    <w:rsid w:val="006555F8"/>
    <w:rsid w:val="00655DEE"/>
    <w:rsid w:val="00655F43"/>
    <w:rsid w:val="0065655B"/>
    <w:rsid w:val="0065679C"/>
    <w:rsid w:val="00656E03"/>
    <w:rsid w:val="00656FAE"/>
    <w:rsid w:val="00657404"/>
    <w:rsid w:val="00657C8A"/>
    <w:rsid w:val="006602D5"/>
    <w:rsid w:val="006606AB"/>
    <w:rsid w:val="00660814"/>
    <w:rsid w:val="00660FB1"/>
    <w:rsid w:val="0066144E"/>
    <w:rsid w:val="00661697"/>
    <w:rsid w:val="006617C6"/>
    <w:rsid w:val="00661A6B"/>
    <w:rsid w:val="00661D60"/>
    <w:rsid w:val="00662CD1"/>
    <w:rsid w:val="00663154"/>
    <w:rsid w:val="006633A8"/>
    <w:rsid w:val="00663995"/>
    <w:rsid w:val="00663C9E"/>
    <w:rsid w:val="006645E0"/>
    <w:rsid w:val="00664AB3"/>
    <w:rsid w:val="00664C88"/>
    <w:rsid w:val="00665187"/>
    <w:rsid w:val="006651A7"/>
    <w:rsid w:val="00665329"/>
    <w:rsid w:val="00665C14"/>
    <w:rsid w:val="00665E26"/>
    <w:rsid w:val="00665FC1"/>
    <w:rsid w:val="00666274"/>
    <w:rsid w:val="006665D3"/>
    <w:rsid w:val="00666893"/>
    <w:rsid w:val="006671E8"/>
    <w:rsid w:val="0066784B"/>
    <w:rsid w:val="00667941"/>
    <w:rsid w:val="00667DBE"/>
    <w:rsid w:val="00667E21"/>
    <w:rsid w:val="006701DE"/>
    <w:rsid w:val="00670A24"/>
    <w:rsid w:val="00670A27"/>
    <w:rsid w:val="00672293"/>
    <w:rsid w:val="0067229D"/>
    <w:rsid w:val="0067282A"/>
    <w:rsid w:val="00673F24"/>
    <w:rsid w:val="00674356"/>
    <w:rsid w:val="0067436C"/>
    <w:rsid w:val="0067454C"/>
    <w:rsid w:val="0067471E"/>
    <w:rsid w:val="006748BA"/>
    <w:rsid w:val="0067587C"/>
    <w:rsid w:val="00675D28"/>
    <w:rsid w:val="00675F6D"/>
    <w:rsid w:val="00680591"/>
    <w:rsid w:val="00680FC5"/>
    <w:rsid w:val="0068265C"/>
    <w:rsid w:val="00682CBB"/>
    <w:rsid w:val="00682FF2"/>
    <w:rsid w:val="006835F1"/>
    <w:rsid w:val="006838B6"/>
    <w:rsid w:val="006838E2"/>
    <w:rsid w:val="00683925"/>
    <w:rsid w:val="00684042"/>
    <w:rsid w:val="006845C3"/>
    <w:rsid w:val="00684839"/>
    <w:rsid w:val="006854D1"/>
    <w:rsid w:val="00685C43"/>
    <w:rsid w:val="00686076"/>
    <w:rsid w:val="0068630D"/>
    <w:rsid w:val="00686A44"/>
    <w:rsid w:val="00687D57"/>
    <w:rsid w:val="00690231"/>
    <w:rsid w:val="00690461"/>
    <w:rsid w:val="00690FEE"/>
    <w:rsid w:val="0069126C"/>
    <w:rsid w:val="00691515"/>
    <w:rsid w:val="006927A0"/>
    <w:rsid w:val="00692909"/>
    <w:rsid w:val="0069293B"/>
    <w:rsid w:val="00692A83"/>
    <w:rsid w:val="00693458"/>
    <w:rsid w:val="00693A04"/>
    <w:rsid w:val="00693A8B"/>
    <w:rsid w:val="006940A9"/>
    <w:rsid w:val="006952BA"/>
    <w:rsid w:val="00695417"/>
    <w:rsid w:val="00695B2F"/>
    <w:rsid w:val="00695E71"/>
    <w:rsid w:val="0069675D"/>
    <w:rsid w:val="006972EE"/>
    <w:rsid w:val="0069778E"/>
    <w:rsid w:val="00697911"/>
    <w:rsid w:val="00697C30"/>
    <w:rsid w:val="006A0288"/>
    <w:rsid w:val="006A0445"/>
    <w:rsid w:val="006A0A5E"/>
    <w:rsid w:val="006A0B8D"/>
    <w:rsid w:val="006A19EF"/>
    <w:rsid w:val="006A299A"/>
    <w:rsid w:val="006A2CFD"/>
    <w:rsid w:val="006A30E6"/>
    <w:rsid w:val="006A36BB"/>
    <w:rsid w:val="006A3E85"/>
    <w:rsid w:val="006A55AC"/>
    <w:rsid w:val="006A60F7"/>
    <w:rsid w:val="006A73D5"/>
    <w:rsid w:val="006A75A6"/>
    <w:rsid w:val="006A7685"/>
    <w:rsid w:val="006A7992"/>
    <w:rsid w:val="006A7AAF"/>
    <w:rsid w:val="006A7D40"/>
    <w:rsid w:val="006B02C0"/>
    <w:rsid w:val="006B03A1"/>
    <w:rsid w:val="006B051D"/>
    <w:rsid w:val="006B0DFA"/>
    <w:rsid w:val="006B1425"/>
    <w:rsid w:val="006B1CA3"/>
    <w:rsid w:val="006B217E"/>
    <w:rsid w:val="006B21FC"/>
    <w:rsid w:val="006B2319"/>
    <w:rsid w:val="006B2FA0"/>
    <w:rsid w:val="006B34CE"/>
    <w:rsid w:val="006B34D3"/>
    <w:rsid w:val="006B4156"/>
    <w:rsid w:val="006B4229"/>
    <w:rsid w:val="006B47EC"/>
    <w:rsid w:val="006B48D4"/>
    <w:rsid w:val="006B4C52"/>
    <w:rsid w:val="006B4FC8"/>
    <w:rsid w:val="006B4FCC"/>
    <w:rsid w:val="006B50AA"/>
    <w:rsid w:val="006B527F"/>
    <w:rsid w:val="006B528F"/>
    <w:rsid w:val="006B5C3E"/>
    <w:rsid w:val="006B64F3"/>
    <w:rsid w:val="006B6AA0"/>
    <w:rsid w:val="006B6D9A"/>
    <w:rsid w:val="006B6F29"/>
    <w:rsid w:val="006B7295"/>
    <w:rsid w:val="006B78FA"/>
    <w:rsid w:val="006B7FC6"/>
    <w:rsid w:val="006C004A"/>
    <w:rsid w:val="006C0592"/>
    <w:rsid w:val="006C11FC"/>
    <w:rsid w:val="006C164D"/>
    <w:rsid w:val="006C1D31"/>
    <w:rsid w:val="006C23EF"/>
    <w:rsid w:val="006C263F"/>
    <w:rsid w:val="006C266C"/>
    <w:rsid w:val="006C296B"/>
    <w:rsid w:val="006C2F80"/>
    <w:rsid w:val="006C33F0"/>
    <w:rsid w:val="006C460B"/>
    <w:rsid w:val="006C4A2E"/>
    <w:rsid w:val="006C56CA"/>
    <w:rsid w:val="006C5D96"/>
    <w:rsid w:val="006C66E2"/>
    <w:rsid w:val="006C6B65"/>
    <w:rsid w:val="006C744B"/>
    <w:rsid w:val="006C78D7"/>
    <w:rsid w:val="006C79B7"/>
    <w:rsid w:val="006C7CBF"/>
    <w:rsid w:val="006D06BC"/>
    <w:rsid w:val="006D07CC"/>
    <w:rsid w:val="006D097D"/>
    <w:rsid w:val="006D0D2F"/>
    <w:rsid w:val="006D16A1"/>
    <w:rsid w:val="006D1859"/>
    <w:rsid w:val="006D1F2B"/>
    <w:rsid w:val="006D22E7"/>
    <w:rsid w:val="006D27DF"/>
    <w:rsid w:val="006D2A57"/>
    <w:rsid w:val="006D393C"/>
    <w:rsid w:val="006D3F13"/>
    <w:rsid w:val="006D4922"/>
    <w:rsid w:val="006D49C7"/>
    <w:rsid w:val="006D4F40"/>
    <w:rsid w:val="006D53D0"/>
    <w:rsid w:val="006D572F"/>
    <w:rsid w:val="006D5932"/>
    <w:rsid w:val="006D5E32"/>
    <w:rsid w:val="006D5F86"/>
    <w:rsid w:val="006D5FAE"/>
    <w:rsid w:val="006D5FF5"/>
    <w:rsid w:val="006D6976"/>
    <w:rsid w:val="006D6A37"/>
    <w:rsid w:val="006D6AA9"/>
    <w:rsid w:val="006D6B65"/>
    <w:rsid w:val="006D6C82"/>
    <w:rsid w:val="006D718F"/>
    <w:rsid w:val="006D7362"/>
    <w:rsid w:val="006D7650"/>
    <w:rsid w:val="006D7F8D"/>
    <w:rsid w:val="006D7FCB"/>
    <w:rsid w:val="006E042D"/>
    <w:rsid w:val="006E079D"/>
    <w:rsid w:val="006E07B3"/>
    <w:rsid w:val="006E0ADE"/>
    <w:rsid w:val="006E0F71"/>
    <w:rsid w:val="006E1457"/>
    <w:rsid w:val="006E1586"/>
    <w:rsid w:val="006E1809"/>
    <w:rsid w:val="006E1B90"/>
    <w:rsid w:val="006E1CF4"/>
    <w:rsid w:val="006E1EF0"/>
    <w:rsid w:val="006E21FE"/>
    <w:rsid w:val="006E306B"/>
    <w:rsid w:val="006E3203"/>
    <w:rsid w:val="006E35A2"/>
    <w:rsid w:val="006E3995"/>
    <w:rsid w:val="006E3F44"/>
    <w:rsid w:val="006E42DE"/>
    <w:rsid w:val="006E4579"/>
    <w:rsid w:val="006E4D45"/>
    <w:rsid w:val="006E4F76"/>
    <w:rsid w:val="006E531C"/>
    <w:rsid w:val="006E5644"/>
    <w:rsid w:val="006E5A22"/>
    <w:rsid w:val="006E5B0E"/>
    <w:rsid w:val="006E6178"/>
    <w:rsid w:val="006E708B"/>
    <w:rsid w:val="006E7134"/>
    <w:rsid w:val="006F0529"/>
    <w:rsid w:val="006F0B70"/>
    <w:rsid w:val="006F0E77"/>
    <w:rsid w:val="006F1377"/>
    <w:rsid w:val="006F1E52"/>
    <w:rsid w:val="006F1FBF"/>
    <w:rsid w:val="006F2036"/>
    <w:rsid w:val="006F2F69"/>
    <w:rsid w:val="006F381C"/>
    <w:rsid w:val="006F3C3C"/>
    <w:rsid w:val="006F4001"/>
    <w:rsid w:val="006F488C"/>
    <w:rsid w:val="006F497A"/>
    <w:rsid w:val="006F4D99"/>
    <w:rsid w:val="006F4FE6"/>
    <w:rsid w:val="006F5BB6"/>
    <w:rsid w:val="006F5E37"/>
    <w:rsid w:val="006F60A3"/>
    <w:rsid w:val="006F60D0"/>
    <w:rsid w:val="006F632D"/>
    <w:rsid w:val="006F6937"/>
    <w:rsid w:val="006F6E23"/>
    <w:rsid w:val="006F6E9F"/>
    <w:rsid w:val="006F78EB"/>
    <w:rsid w:val="006F7E21"/>
    <w:rsid w:val="006F7F60"/>
    <w:rsid w:val="0070025E"/>
    <w:rsid w:val="007006CF"/>
    <w:rsid w:val="007008DA"/>
    <w:rsid w:val="00701012"/>
    <w:rsid w:val="00701851"/>
    <w:rsid w:val="007038FD"/>
    <w:rsid w:val="00703CCC"/>
    <w:rsid w:val="007043B5"/>
    <w:rsid w:val="0070482B"/>
    <w:rsid w:val="00704FEE"/>
    <w:rsid w:val="007055B2"/>
    <w:rsid w:val="00705701"/>
    <w:rsid w:val="00705867"/>
    <w:rsid w:val="00705E2D"/>
    <w:rsid w:val="00706034"/>
    <w:rsid w:val="00706423"/>
    <w:rsid w:val="00706FBD"/>
    <w:rsid w:val="0070753A"/>
    <w:rsid w:val="00707CCB"/>
    <w:rsid w:val="0071006D"/>
    <w:rsid w:val="00710BE7"/>
    <w:rsid w:val="007118F7"/>
    <w:rsid w:val="00711919"/>
    <w:rsid w:val="0071353C"/>
    <w:rsid w:val="00713A51"/>
    <w:rsid w:val="00713DEC"/>
    <w:rsid w:val="0071415A"/>
    <w:rsid w:val="0071420F"/>
    <w:rsid w:val="00714781"/>
    <w:rsid w:val="007148BB"/>
    <w:rsid w:val="00714C10"/>
    <w:rsid w:val="00715286"/>
    <w:rsid w:val="007156E4"/>
    <w:rsid w:val="00715759"/>
    <w:rsid w:val="0071593B"/>
    <w:rsid w:val="00715A4E"/>
    <w:rsid w:val="00716266"/>
    <w:rsid w:val="00716853"/>
    <w:rsid w:val="00716E50"/>
    <w:rsid w:val="007176C7"/>
    <w:rsid w:val="00717B31"/>
    <w:rsid w:val="00717F5C"/>
    <w:rsid w:val="00717FA9"/>
    <w:rsid w:val="00720283"/>
    <w:rsid w:val="007208DF"/>
    <w:rsid w:val="00720A3B"/>
    <w:rsid w:val="007210D8"/>
    <w:rsid w:val="007214A4"/>
    <w:rsid w:val="00721C15"/>
    <w:rsid w:val="007220EA"/>
    <w:rsid w:val="00722297"/>
    <w:rsid w:val="00722450"/>
    <w:rsid w:val="00722519"/>
    <w:rsid w:val="0072273A"/>
    <w:rsid w:val="00723135"/>
    <w:rsid w:val="00723655"/>
    <w:rsid w:val="007237A4"/>
    <w:rsid w:val="00723934"/>
    <w:rsid w:val="00724103"/>
    <w:rsid w:val="00724266"/>
    <w:rsid w:val="0072540B"/>
    <w:rsid w:val="00725ACC"/>
    <w:rsid w:val="0072654A"/>
    <w:rsid w:val="0072708D"/>
    <w:rsid w:val="007270D8"/>
    <w:rsid w:val="00727123"/>
    <w:rsid w:val="00727475"/>
    <w:rsid w:val="007279FD"/>
    <w:rsid w:val="00730058"/>
    <w:rsid w:val="00730A2D"/>
    <w:rsid w:val="00731998"/>
    <w:rsid w:val="007321CB"/>
    <w:rsid w:val="00732346"/>
    <w:rsid w:val="00732AE1"/>
    <w:rsid w:val="00733FCE"/>
    <w:rsid w:val="0073449E"/>
    <w:rsid w:val="007344F1"/>
    <w:rsid w:val="00734B2A"/>
    <w:rsid w:val="00734C28"/>
    <w:rsid w:val="00734C3F"/>
    <w:rsid w:val="00734FA0"/>
    <w:rsid w:val="0073527E"/>
    <w:rsid w:val="00735AC5"/>
    <w:rsid w:val="00735E51"/>
    <w:rsid w:val="0073659B"/>
    <w:rsid w:val="00737D15"/>
    <w:rsid w:val="00737D9E"/>
    <w:rsid w:val="007405AE"/>
    <w:rsid w:val="00741002"/>
    <w:rsid w:val="00741080"/>
    <w:rsid w:val="007419BE"/>
    <w:rsid w:val="00741B55"/>
    <w:rsid w:val="00741ECA"/>
    <w:rsid w:val="007423A9"/>
    <w:rsid w:val="0074287D"/>
    <w:rsid w:val="00742A22"/>
    <w:rsid w:val="00743067"/>
    <w:rsid w:val="00743790"/>
    <w:rsid w:val="007444D5"/>
    <w:rsid w:val="00744880"/>
    <w:rsid w:val="0074530B"/>
    <w:rsid w:val="007453EE"/>
    <w:rsid w:val="007459C9"/>
    <w:rsid w:val="00745D4B"/>
    <w:rsid w:val="00745E38"/>
    <w:rsid w:val="007468EA"/>
    <w:rsid w:val="00746B0B"/>
    <w:rsid w:val="00746D39"/>
    <w:rsid w:val="00747384"/>
    <w:rsid w:val="00747810"/>
    <w:rsid w:val="0074791A"/>
    <w:rsid w:val="007479CC"/>
    <w:rsid w:val="00750519"/>
    <w:rsid w:val="00750820"/>
    <w:rsid w:val="00750825"/>
    <w:rsid w:val="007508A4"/>
    <w:rsid w:val="00750E9D"/>
    <w:rsid w:val="00752059"/>
    <w:rsid w:val="0075237C"/>
    <w:rsid w:val="00752A71"/>
    <w:rsid w:val="00752FCE"/>
    <w:rsid w:val="00753871"/>
    <w:rsid w:val="00753CCB"/>
    <w:rsid w:val="007540D6"/>
    <w:rsid w:val="00754FE4"/>
    <w:rsid w:val="007550B5"/>
    <w:rsid w:val="007553BA"/>
    <w:rsid w:val="007554C7"/>
    <w:rsid w:val="007557F5"/>
    <w:rsid w:val="00755AFB"/>
    <w:rsid w:val="00755C98"/>
    <w:rsid w:val="00757CA7"/>
    <w:rsid w:val="0076003F"/>
    <w:rsid w:val="00760256"/>
    <w:rsid w:val="0076061F"/>
    <w:rsid w:val="00760ABB"/>
    <w:rsid w:val="00761586"/>
    <w:rsid w:val="00761638"/>
    <w:rsid w:val="007619DB"/>
    <w:rsid w:val="00762319"/>
    <w:rsid w:val="00762362"/>
    <w:rsid w:val="00762E2E"/>
    <w:rsid w:val="00763774"/>
    <w:rsid w:val="00763DE2"/>
    <w:rsid w:val="00763EFA"/>
    <w:rsid w:val="0076442D"/>
    <w:rsid w:val="0076471D"/>
    <w:rsid w:val="00764853"/>
    <w:rsid w:val="00765775"/>
    <w:rsid w:val="0076589A"/>
    <w:rsid w:val="0076597C"/>
    <w:rsid w:val="00766107"/>
    <w:rsid w:val="00766319"/>
    <w:rsid w:val="0076670C"/>
    <w:rsid w:val="00766AA7"/>
    <w:rsid w:val="00766E79"/>
    <w:rsid w:val="00766F1E"/>
    <w:rsid w:val="00767AC7"/>
    <w:rsid w:val="00767C6C"/>
    <w:rsid w:val="007701B6"/>
    <w:rsid w:val="007704A3"/>
    <w:rsid w:val="0077089C"/>
    <w:rsid w:val="0077184B"/>
    <w:rsid w:val="00771943"/>
    <w:rsid w:val="00771B41"/>
    <w:rsid w:val="00772196"/>
    <w:rsid w:val="007726BB"/>
    <w:rsid w:val="0077299C"/>
    <w:rsid w:val="00772C8D"/>
    <w:rsid w:val="00772DAB"/>
    <w:rsid w:val="007730B3"/>
    <w:rsid w:val="007731A7"/>
    <w:rsid w:val="0077331D"/>
    <w:rsid w:val="0077336E"/>
    <w:rsid w:val="007736B3"/>
    <w:rsid w:val="007738F3"/>
    <w:rsid w:val="00773B1F"/>
    <w:rsid w:val="00774CC6"/>
    <w:rsid w:val="00774E38"/>
    <w:rsid w:val="007757FA"/>
    <w:rsid w:val="00775A51"/>
    <w:rsid w:val="00775BF9"/>
    <w:rsid w:val="00776352"/>
    <w:rsid w:val="0077698E"/>
    <w:rsid w:val="00780079"/>
    <w:rsid w:val="0078051E"/>
    <w:rsid w:val="00780AE9"/>
    <w:rsid w:val="00780D78"/>
    <w:rsid w:val="007824C0"/>
    <w:rsid w:val="00782C08"/>
    <w:rsid w:val="00782C76"/>
    <w:rsid w:val="0078348B"/>
    <w:rsid w:val="00783AB9"/>
    <w:rsid w:val="00783F71"/>
    <w:rsid w:val="007841D9"/>
    <w:rsid w:val="007843CA"/>
    <w:rsid w:val="00784DC0"/>
    <w:rsid w:val="00785113"/>
    <w:rsid w:val="0078579F"/>
    <w:rsid w:val="007868CA"/>
    <w:rsid w:val="007871FC"/>
    <w:rsid w:val="00787537"/>
    <w:rsid w:val="00787D28"/>
    <w:rsid w:val="00787D73"/>
    <w:rsid w:val="00790042"/>
    <w:rsid w:val="0079008C"/>
    <w:rsid w:val="00790862"/>
    <w:rsid w:val="00791163"/>
    <w:rsid w:val="007914F6"/>
    <w:rsid w:val="007917BA"/>
    <w:rsid w:val="00791D6F"/>
    <w:rsid w:val="0079219F"/>
    <w:rsid w:val="007923EE"/>
    <w:rsid w:val="00793625"/>
    <w:rsid w:val="007937EF"/>
    <w:rsid w:val="007937FD"/>
    <w:rsid w:val="00793989"/>
    <w:rsid w:val="0079491D"/>
    <w:rsid w:val="007949F1"/>
    <w:rsid w:val="0079529E"/>
    <w:rsid w:val="007959B4"/>
    <w:rsid w:val="00795C90"/>
    <w:rsid w:val="007961FD"/>
    <w:rsid w:val="007964DF"/>
    <w:rsid w:val="00796567"/>
    <w:rsid w:val="007965D6"/>
    <w:rsid w:val="007971FD"/>
    <w:rsid w:val="00797609"/>
    <w:rsid w:val="007978C9"/>
    <w:rsid w:val="00797C54"/>
    <w:rsid w:val="007A088F"/>
    <w:rsid w:val="007A0A8C"/>
    <w:rsid w:val="007A1160"/>
    <w:rsid w:val="007A13FD"/>
    <w:rsid w:val="007A15AE"/>
    <w:rsid w:val="007A1D56"/>
    <w:rsid w:val="007A1E7C"/>
    <w:rsid w:val="007A215C"/>
    <w:rsid w:val="007A2DCE"/>
    <w:rsid w:val="007A2F15"/>
    <w:rsid w:val="007A302F"/>
    <w:rsid w:val="007A3454"/>
    <w:rsid w:val="007A380B"/>
    <w:rsid w:val="007A3E00"/>
    <w:rsid w:val="007A41F1"/>
    <w:rsid w:val="007A4949"/>
    <w:rsid w:val="007A494F"/>
    <w:rsid w:val="007A4C55"/>
    <w:rsid w:val="007A4CD2"/>
    <w:rsid w:val="007A5518"/>
    <w:rsid w:val="007A5687"/>
    <w:rsid w:val="007A5858"/>
    <w:rsid w:val="007A5955"/>
    <w:rsid w:val="007A5FDF"/>
    <w:rsid w:val="007A68C9"/>
    <w:rsid w:val="007A6C49"/>
    <w:rsid w:val="007A6CED"/>
    <w:rsid w:val="007A74BA"/>
    <w:rsid w:val="007A79D1"/>
    <w:rsid w:val="007A7A03"/>
    <w:rsid w:val="007B09B5"/>
    <w:rsid w:val="007B0E29"/>
    <w:rsid w:val="007B2512"/>
    <w:rsid w:val="007B372C"/>
    <w:rsid w:val="007B3D67"/>
    <w:rsid w:val="007B400D"/>
    <w:rsid w:val="007B52FA"/>
    <w:rsid w:val="007B5F74"/>
    <w:rsid w:val="007B6169"/>
    <w:rsid w:val="007B626F"/>
    <w:rsid w:val="007B6570"/>
    <w:rsid w:val="007B6B80"/>
    <w:rsid w:val="007B7554"/>
    <w:rsid w:val="007B75A2"/>
    <w:rsid w:val="007B7A56"/>
    <w:rsid w:val="007C00E0"/>
    <w:rsid w:val="007C0536"/>
    <w:rsid w:val="007C0797"/>
    <w:rsid w:val="007C0FA3"/>
    <w:rsid w:val="007C16C8"/>
    <w:rsid w:val="007C1940"/>
    <w:rsid w:val="007C20C8"/>
    <w:rsid w:val="007C2BBD"/>
    <w:rsid w:val="007C3C98"/>
    <w:rsid w:val="007C4549"/>
    <w:rsid w:val="007C4565"/>
    <w:rsid w:val="007C4721"/>
    <w:rsid w:val="007C6898"/>
    <w:rsid w:val="007C6D47"/>
    <w:rsid w:val="007C6FFA"/>
    <w:rsid w:val="007C74F0"/>
    <w:rsid w:val="007C77E3"/>
    <w:rsid w:val="007C791B"/>
    <w:rsid w:val="007C7B24"/>
    <w:rsid w:val="007C7FC5"/>
    <w:rsid w:val="007D0193"/>
    <w:rsid w:val="007D0726"/>
    <w:rsid w:val="007D1B27"/>
    <w:rsid w:val="007D2176"/>
    <w:rsid w:val="007D23CB"/>
    <w:rsid w:val="007D2597"/>
    <w:rsid w:val="007D25A0"/>
    <w:rsid w:val="007D28E6"/>
    <w:rsid w:val="007D2B30"/>
    <w:rsid w:val="007D3112"/>
    <w:rsid w:val="007D36C9"/>
    <w:rsid w:val="007D3892"/>
    <w:rsid w:val="007D39E1"/>
    <w:rsid w:val="007D3E4E"/>
    <w:rsid w:val="007D4268"/>
    <w:rsid w:val="007D4C87"/>
    <w:rsid w:val="007D4CAF"/>
    <w:rsid w:val="007D54A0"/>
    <w:rsid w:val="007D5767"/>
    <w:rsid w:val="007D59D7"/>
    <w:rsid w:val="007D5A5D"/>
    <w:rsid w:val="007D5D1C"/>
    <w:rsid w:val="007D6017"/>
    <w:rsid w:val="007D67CF"/>
    <w:rsid w:val="007D732B"/>
    <w:rsid w:val="007D7C2E"/>
    <w:rsid w:val="007E0389"/>
    <w:rsid w:val="007E0394"/>
    <w:rsid w:val="007E0C00"/>
    <w:rsid w:val="007E124D"/>
    <w:rsid w:val="007E12C2"/>
    <w:rsid w:val="007E1A9A"/>
    <w:rsid w:val="007E1DFC"/>
    <w:rsid w:val="007E2181"/>
    <w:rsid w:val="007E254A"/>
    <w:rsid w:val="007E2815"/>
    <w:rsid w:val="007E35B8"/>
    <w:rsid w:val="007E3650"/>
    <w:rsid w:val="007E3E5B"/>
    <w:rsid w:val="007E4151"/>
    <w:rsid w:val="007E4477"/>
    <w:rsid w:val="007E4693"/>
    <w:rsid w:val="007E4DE9"/>
    <w:rsid w:val="007E4F3A"/>
    <w:rsid w:val="007E5268"/>
    <w:rsid w:val="007E52E2"/>
    <w:rsid w:val="007E5440"/>
    <w:rsid w:val="007E54EF"/>
    <w:rsid w:val="007E54F4"/>
    <w:rsid w:val="007E6225"/>
    <w:rsid w:val="007E6362"/>
    <w:rsid w:val="007E693D"/>
    <w:rsid w:val="007E7592"/>
    <w:rsid w:val="007E76F9"/>
    <w:rsid w:val="007E7CCD"/>
    <w:rsid w:val="007F07DD"/>
    <w:rsid w:val="007F0CFB"/>
    <w:rsid w:val="007F0E2C"/>
    <w:rsid w:val="007F0E5E"/>
    <w:rsid w:val="007F1A4C"/>
    <w:rsid w:val="007F2339"/>
    <w:rsid w:val="007F235F"/>
    <w:rsid w:val="007F25D2"/>
    <w:rsid w:val="007F2A35"/>
    <w:rsid w:val="007F2CFE"/>
    <w:rsid w:val="007F3373"/>
    <w:rsid w:val="007F34BA"/>
    <w:rsid w:val="007F3EC2"/>
    <w:rsid w:val="007F3FB8"/>
    <w:rsid w:val="007F4484"/>
    <w:rsid w:val="007F4563"/>
    <w:rsid w:val="007F4849"/>
    <w:rsid w:val="007F4A4E"/>
    <w:rsid w:val="007F4FD3"/>
    <w:rsid w:val="007F5767"/>
    <w:rsid w:val="007F5E94"/>
    <w:rsid w:val="007F5FE3"/>
    <w:rsid w:val="007F5FF7"/>
    <w:rsid w:val="007F6538"/>
    <w:rsid w:val="007F68AA"/>
    <w:rsid w:val="007F6E2A"/>
    <w:rsid w:val="00800111"/>
    <w:rsid w:val="0080047D"/>
    <w:rsid w:val="008004FC"/>
    <w:rsid w:val="008005EC"/>
    <w:rsid w:val="00800644"/>
    <w:rsid w:val="008016C9"/>
    <w:rsid w:val="0080229A"/>
    <w:rsid w:val="00802530"/>
    <w:rsid w:val="0080254D"/>
    <w:rsid w:val="0080313A"/>
    <w:rsid w:val="00803C3E"/>
    <w:rsid w:val="008041CC"/>
    <w:rsid w:val="00804413"/>
    <w:rsid w:val="0080485E"/>
    <w:rsid w:val="00805156"/>
    <w:rsid w:val="00805A49"/>
    <w:rsid w:val="00806E28"/>
    <w:rsid w:val="00807343"/>
    <w:rsid w:val="008078DF"/>
    <w:rsid w:val="00810148"/>
    <w:rsid w:val="00811141"/>
    <w:rsid w:val="008112FF"/>
    <w:rsid w:val="008118D1"/>
    <w:rsid w:val="008124D9"/>
    <w:rsid w:val="00812894"/>
    <w:rsid w:val="00812B2A"/>
    <w:rsid w:val="00814008"/>
    <w:rsid w:val="008140C8"/>
    <w:rsid w:val="00814561"/>
    <w:rsid w:val="008145AB"/>
    <w:rsid w:val="00814C93"/>
    <w:rsid w:val="00815B19"/>
    <w:rsid w:val="00815C10"/>
    <w:rsid w:val="00815DD6"/>
    <w:rsid w:val="0081601F"/>
    <w:rsid w:val="008170D5"/>
    <w:rsid w:val="0081778A"/>
    <w:rsid w:val="0081778D"/>
    <w:rsid w:val="00817B8B"/>
    <w:rsid w:val="00817F51"/>
    <w:rsid w:val="00820621"/>
    <w:rsid w:val="0082066C"/>
    <w:rsid w:val="00820DFD"/>
    <w:rsid w:val="0082159A"/>
    <w:rsid w:val="00821D9B"/>
    <w:rsid w:val="0082242E"/>
    <w:rsid w:val="0082253F"/>
    <w:rsid w:val="00822A7E"/>
    <w:rsid w:val="00822E1E"/>
    <w:rsid w:val="00822FF7"/>
    <w:rsid w:val="0082340B"/>
    <w:rsid w:val="00823721"/>
    <w:rsid w:val="00824489"/>
    <w:rsid w:val="008245DB"/>
    <w:rsid w:val="00824C7B"/>
    <w:rsid w:val="008256D1"/>
    <w:rsid w:val="008259A2"/>
    <w:rsid w:val="00825A04"/>
    <w:rsid w:val="00825C25"/>
    <w:rsid w:val="00826334"/>
    <w:rsid w:val="0082765B"/>
    <w:rsid w:val="008279AE"/>
    <w:rsid w:val="00827CA7"/>
    <w:rsid w:val="0083030A"/>
    <w:rsid w:val="0083042B"/>
    <w:rsid w:val="00830777"/>
    <w:rsid w:val="00830B99"/>
    <w:rsid w:val="00830CD7"/>
    <w:rsid w:val="00830F04"/>
    <w:rsid w:val="00831157"/>
    <w:rsid w:val="00831327"/>
    <w:rsid w:val="0083149C"/>
    <w:rsid w:val="00831881"/>
    <w:rsid w:val="00831D81"/>
    <w:rsid w:val="00832D21"/>
    <w:rsid w:val="00832E6D"/>
    <w:rsid w:val="0083342B"/>
    <w:rsid w:val="00833F25"/>
    <w:rsid w:val="008344EF"/>
    <w:rsid w:val="00834608"/>
    <w:rsid w:val="00834860"/>
    <w:rsid w:val="00834A9A"/>
    <w:rsid w:val="0083503C"/>
    <w:rsid w:val="00835387"/>
    <w:rsid w:val="008354FF"/>
    <w:rsid w:val="008360E8"/>
    <w:rsid w:val="0083620F"/>
    <w:rsid w:val="00836212"/>
    <w:rsid w:val="008364B4"/>
    <w:rsid w:val="00836746"/>
    <w:rsid w:val="008367F4"/>
    <w:rsid w:val="00836AF5"/>
    <w:rsid w:val="00836D44"/>
    <w:rsid w:val="00836EEE"/>
    <w:rsid w:val="00837010"/>
    <w:rsid w:val="00837AC0"/>
    <w:rsid w:val="00837AFA"/>
    <w:rsid w:val="00837D79"/>
    <w:rsid w:val="00837F44"/>
    <w:rsid w:val="00840A56"/>
    <w:rsid w:val="00840C17"/>
    <w:rsid w:val="00840DB7"/>
    <w:rsid w:val="00841078"/>
    <w:rsid w:val="008416EC"/>
    <w:rsid w:val="00841BD5"/>
    <w:rsid w:val="008423B0"/>
    <w:rsid w:val="00842B03"/>
    <w:rsid w:val="00842CD2"/>
    <w:rsid w:val="00842D56"/>
    <w:rsid w:val="008431FE"/>
    <w:rsid w:val="008437DC"/>
    <w:rsid w:val="00843ABC"/>
    <w:rsid w:val="00844B5A"/>
    <w:rsid w:val="00844CB5"/>
    <w:rsid w:val="008452C8"/>
    <w:rsid w:val="008459A6"/>
    <w:rsid w:val="00845A41"/>
    <w:rsid w:val="00846C13"/>
    <w:rsid w:val="00846D18"/>
    <w:rsid w:val="00847309"/>
    <w:rsid w:val="00847B35"/>
    <w:rsid w:val="00847D42"/>
    <w:rsid w:val="00847F97"/>
    <w:rsid w:val="0085013D"/>
    <w:rsid w:val="00850532"/>
    <w:rsid w:val="0085111C"/>
    <w:rsid w:val="008516A4"/>
    <w:rsid w:val="00851FC8"/>
    <w:rsid w:val="0085270F"/>
    <w:rsid w:val="00852731"/>
    <w:rsid w:val="008535E0"/>
    <w:rsid w:val="008535FC"/>
    <w:rsid w:val="008536BF"/>
    <w:rsid w:val="00853D56"/>
    <w:rsid w:val="008540C6"/>
    <w:rsid w:val="008546DB"/>
    <w:rsid w:val="008548E5"/>
    <w:rsid w:val="00854A54"/>
    <w:rsid w:val="00855215"/>
    <w:rsid w:val="00855284"/>
    <w:rsid w:val="008558EF"/>
    <w:rsid w:val="008568E8"/>
    <w:rsid w:val="00857B11"/>
    <w:rsid w:val="00857B7D"/>
    <w:rsid w:val="00857CE4"/>
    <w:rsid w:val="008603DF"/>
    <w:rsid w:val="00860515"/>
    <w:rsid w:val="008606DD"/>
    <w:rsid w:val="00860A02"/>
    <w:rsid w:val="00860AB2"/>
    <w:rsid w:val="00861103"/>
    <w:rsid w:val="008613DB"/>
    <w:rsid w:val="008614B7"/>
    <w:rsid w:val="00862A01"/>
    <w:rsid w:val="00862D4A"/>
    <w:rsid w:val="008638AD"/>
    <w:rsid w:val="00864535"/>
    <w:rsid w:val="0086473F"/>
    <w:rsid w:val="00864CE9"/>
    <w:rsid w:val="00864D31"/>
    <w:rsid w:val="00864E35"/>
    <w:rsid w:val="00865055"/>
    <w:rsid w:val="008661E0"/>
    <w:rsid w:val="0086647A"/>
    <w:rsid w:val="00866DC0"/>
    <w:rsid w:val="00867E96"/>
    <w:rsid w:val="008707CA"/>
    <w:rsid w:val="00870CBC"/>
    <w:rsid w:val="00871A09"/>
    <w:rsid w:val="00871D17"/>
    <w:rsid w:val="00872783"/>
    <w:rsid w:val="00873292"/>
    <w:rsid w:val="008732D1"/>
    <w:rsid w:val="00873408"/>
    <w:rsid w:val="008734A8"/>
    <w:rsid w:val="008736E1"/>
    <w:rsid w:val="008737C8"/>
    <w:rsid w:val="00873DB0"/>
    <w:rsid w:val="00874041"/>
    <w:rsid w:val="00874082"/>
    <w:rsid w:val="008740CB"/>
    <w:rsid w:val="00874431"/>
    <w:rsid w:val="00874745"/>
    <w:rsid w:val="0087597D"/>
    <w:rsid w:val="00876278"/>
    <w:rsid w:val="00876366"/>
    <w:rsid w:val="008772B4"/>
    <w:rsid w:val="0087781F"/>
    <w:rsid w:val="00877D0F"/>
    <w:rsid w:val="00877E0D"/>
    <w:rsid w:val="00880389"/>
    <w:rsid w:val="00880476"/>
    <w:rsid w:val="0088065A"/>
    <w:rsid w:val="0088072E"/>
    <w:rsid w:val="00880760"/>
    <w:rsid w:val="008808DE"/>
    <w:rsid w:val="008809EF"/>
    <w:rsid w:val="00880B86"/>
    <w:rsid w:val="00881013"/>
    <w:rsid w:val="0088182E"/>
    <w:rsid w:val="0088183F"/>
    <w:rsid w:val="00882BBA"/>
    <w:rsid w:val="00882DD7"/>
    <w:rsid w:val="00882E3E"/>
    <w:rsid w:val="00882E67"/>
    <w:rsid w:val="00883A93"/>
    <w:rsid w:val="0088517F"/>
    <w:rsid w:val="00886231"/>
    <w:rsid w:val="00886AE0"/>
    <w:rsid w:val="0088759B"/>
    <w:rsid w:val="00890799"/>
    <w:rsid w:val="0089091B"/>
    <w:rsid w:val="00891196"/>
    <w:rsid w:val="008911E6"/>
    <w:rsid w:val="0089154E"/>
    <w:rsid w:val="008916BC"/>
    <w:rsid w:val="008917CD"/>
    <w:rsid w:val="00891832"/>
    <w:rsid w:val="00891AE2"/>
    <w:rsid w:val="00891CC4"/>
    <w:rsid w:val="00891EA9"/>
    <w:rsid w:val="008924A8"/>
    <w:rsid w:val="00892A23"/>
    <w:rsid w:val="00892D1D"/>
    <w:rsid w:val="00892EC8"/>
    <w:rsid w:val="00892F5B"/>
    <w:rsid w:val="0089343F"/>
    <w:rsid w:val="008942CD"/>
    <w:rsid w:val="00894C4C"/>
    <w:rsid w:val="008955BD"/>
    <w:rsid w:val="00895B37"/>
    <w:rsid w:val="008963C8"/>
    <w:rsid w:val="008964E7"/>
    <w:rsid w:val="008972AD"/>
    <w:rsid w:val="0089737E"/>
    <w:rsid w:val="0089738D"/>
    <w:rsid w:val="008976F4"/>
    <w:rsid w:val="00897BDD"/>
    <w:rsid w:val="00897D91"/>
    <w:rsid w:val="00897EB9"/>
    <w:rsid w:val="00897F57"/>
    <w:rsid w:val="008A0BC3"/>
    <w:rsid w:val="008A0FF2"/>
    <w:rsid w:val="008A1856"/>
    <w:rsid w:val="008A1869"/>
    <w:rsid w:val="008A1BA5"/>
    <w:rsid w:val="008A1D55"/>
    <w:rsid w:val="008A1F63"/>
    <w:rsid w:val="008A21D1"/>
    <w:rsid w:val="008A2EED"/>
    <w:rsid w:val="008A3385"/>
    <w:rsid w:val="008A4A75"/>
    <w:rsid w:val="008A5C32"/>
    <w:rsid w:val="008A6399"/>
    <w:rsid w:val="008A6B93"/>
    <w:rsid w:val="008A716D"/>
    <w:rsid w:val="008A746D"/>
    <w:rsid w:val="008B08A5"/>
    <w:rsid w:val="008B0D0C"/>
    <w:rsid w:val="008B0F34"/>
    <w:rsid w:val="008B134E"/>
    <w:rsid w:val="008B14E8"/>
    <w:rsid w:val="008B1CE9"/>
    <w:rsid w:val="008B239F"/>
    <w:rsid w:val="008B2547"/>
    <w:rsid w:val="008B2571"/>
    <w:rsid w:val="008B2598"/>
    <w:rsid w:val="008B2659"/>
    <w:rsid w:val="008B31B2"/>
    <w:rsid w:val="008B3567"/>
    <w:rsid w:val="008B35D3"/>
    <w:rsid w:val="008B38D0"/>
    <w:rsid w:val="008B3AD7"/>
    <w:rsid w:val="008B435B"/>
    <w:rsid w:val="008B4424"/>
    <w:rsid w:val="008B4A83"/>
    <w:rsid w:val="008B50AC"/>
    <w:rsid w:val="008B51FE"/>
    <w:rsid w:val="008B5BB0"/>
    <w:rsid w:val="008B6C92"/>
    <w:rsid w:val="008B714C"/>
    <w:rsid w:val="008B7C38"/>
    <w:rsid w:val="008C0819"/>
    <w:rsid w:val="008C0AE3"/>
    <w:rsid w:val="008C126D"/>
    <w:rsid w:val="008C141B"/>
    <w:rsid w:val="008C179A"/>
    <w:rsid w:val="008C179D"/>
    <w:rsid w:val="008C1A79"/>
    <w:rsid w:val="008C1BF3"/>
    <w:rsid w:val="008C24AE"/>
    <w:rsid w:val="008C27CF"/>
    <w:rsid w:val="008C2B98"/>
    <w:rsid w:val="008C2FF1"/>
    <w:rsid w:val="008C34D6"/>
    <w:rsid w:val="008C3507"/>
    <w:rsid w:val="008C3906"/>
    <w:rsid w:val="008C3AD4"/>
    <w:rsid w:val="008C3FA9"/>
    <w:rsid w:val="008C423B"/>
    <w:rsid w:val="008C5180"/>
    <w:rsid w:val="008C5872"/>
    <w:rsid w:val="008C6582"/>
    <w:rsid w:val="008C65B1"/>
    <w:rsid w:val="008C6EEB"/>
    <w:rsid w:val="008C759A"/>
    <w:rsid w:val="008D188E"/>
    <w:rsid w:val="008D1E14"/>
    <w:rsid w:val="008D2AF3"/>
    <w:rsid w:val="008D2E59"/>
    <w:rsid w:val="008D329F"/>
    <w:rsid w:val="008D3775"/>
    <w:rsid w:val="008D3DE2"/>
    <w:rsid w:val="008D3EF5"/>
    <w:rsid w:val="008D401F"/>
    <w:rsid w:val="008D415A"/>
    <w:rsid w:val="008D494B"/>
    <w:rsid w:val="008D55CF"/>
    <w:rsid w:val="008D56CA"/>
    <w:rsid w:val="008D5B5E"/>
    <w:rsid w:val="008D5D13"/>
    <w:rsid w:val="008D6B4D"/>
    <w:rsid w:val="008D701F"/>
    <w:rsid w:val="008D7158"/>
    <w:rsid w:val="008D7439"/>
    <w:rsid w:val="008D76E8"/>
    <w:rsid w:val="008E0172"/>
    <w:rsid w:val="008E0239"/>
    <w:rsid w:val="008E0D24"/>
    <w:rsid w:val="008E1A70"/>
    <w:rsid w:val="008E1C98"/>
    <w:rsid w:val="008E1EDA"/>
    <w:rsid w:val="008E23F2"/>
    <w:rsid w:val="008E2AB0"/>
    <w:rsid w:val="008E301D"/>
    <w:rsid w:val="008E31A7"/>
    <w:rsid w:val="008E383A"/>
    <w:rsid w:val="008E399C"/>
    <w:rsid w:val="008E3D4F"/>
    <w:rsid w:val="008E4142"/>
    <w:rsid w:val="008E4555"/>
    <w:rsid w:val="008E504C"/>
    <w:rsid w:val="008E53B3"/>
    <w:rsid w:val="008E571D"/>
    <w:rsid w:val="008E5CEC"/>
    <w:rsid w:val="008E5FAE"/>
    <w:rsid w:val="008E683D"/>
    <w:rsid w:val="008E6BBE"/>
    <w:rsid w:val="008E716A"/>
    <w:rsid w:val="008E727C"/>
    <w:rsid w:val="008E73C6"/>
    <w:rsid w:val="008E7569"/>
    <w:rsid w:val="008E76CA"/>
    <w:rsid w:val="008E7EF3"/>
    <w:rsid w:val="008E7F17"/>
    <w:rsid w:val="008E7F5B"/>
    <w:rsid w:val="008F006E"/>
    <w:rsid w:val="008F05E4"/>
    <w:rsid w:val="008F0D77"/>
    <w:rsid w:val="008F1904"/>
    <w:rsid w:val="008F1A80"/>
    <w:rsid w:val="008F1DBC"/>
    <w:rsid w:val="008F2327"/>
    <w:rsid w:val="008F245F"/>
    <w:rsid w:val="008F25BB"/>
    <w:rsid w:val="008F261D"/>
    <w:rsid w:val="008F2623"/>
    <w:rsid w:val="008F3FE9"/>
    <w:rsid w:val="008F48ED"/>
    <w:rsid w:val="008F522F"/>
    <w:rsid w:val="008F5588"/>
    <w:rsid w:val="008F63CD"/>
    <w:rsid w:val="008F6EE1"/>
    <w:rsid w:val="008F758B"/>
    <w:rsid w:val="008F7C70"/>
    <w:rsid w:val="00900EFD"/>
    <w:rsid w:val="0090113E"/>
    <w:rsid w:val="0090129F"/>
    <w:rsid w:val="0090175F"/>
    <w:rsid w:val="00901DC1"/>
    <w:rsid w:val="00902307"/>
    <w:rsid w:val="00903AF0"/>
    <w:rsid w:val="00903BB6"/>
    <w:rsid w:val="0090523F"/>
    <w:rsid w:val="00905997"/>
    <w:rsid w:val="00905FAB"/>
    <w:rsid w:val="00907621"/>
    <w:rsid w:val="00907679"/>
    <w:rsid w:val="00907A03"/>
    <w:rsid w:val="00907E6F"/>
    <w:rsid w:val="00907EEA"/>
    <w:rsid w:val="00910EA6"/>
    <w:rsid w:val="00911F2C"/>
    <w:rsid w:val="00912535"/>
    <w:rsid w:val="0091256F"/>
    <w:rsid w:val="009129AA"/>
    <w:rsid w:val="00912B6B"/>
    <w:rsid w:val="009132A4"/>
    <w:rsid w:val="009135D9"/>
    <w:rsid w:val="00913A1F"/>
    <w:rsid w:val="00913FC6"/>
    <w:rsid w:val="00914474"/>
    <w:rsid w:val="00914830"/>
    <w:rsid w:val="00914A09"/>
    <w:rsid w:val="00914DCD"/>
    <w:rsid w:val="009152F3"/>
    <w:rsid w:val="0091581B"/>
    <w:rsid w:val="009159BE"/>
    <w:rsid w:val="009159EF"/>
    <w:rsid w:val="00915E7D"/>
    <w:rsid w:val="00915EA5"/>
    <w:rsid w:val="00916D62"/>
    <w:rsid w:val="00917C83"/>
    <w:rsid w:val="0092052C"/>
    <w:rsid w:val="009208C2"/>
    <w:rsid w:val="00920BBC"/>
    <w:rsid w:val="00921050"/>
    <w:rsid w:val="00921620"/>
    <w:rsid w:val="009220BD"/>
    <w:rsid w:val="0092274A"/>
    <w:rsid w:val="0092296B"/>
    <w:rsid w:val="009231D8"/>
    <w:rsid w:val="009235A3"/>
    <w:rsid w:val="00923669"/>
    <w:rsid w:val="00923EAF"/>
    <w:rsid w:val="009240A4"/>
    <w:rsid w:val="00924158"/>
    <w:rsid w:val="009242A7"/>
    <w:rsid w:val="009247A8"/>
    <w:rsid w:val="00924823"/>
    <w:rsid w:val="00924901"/>
    <w:rsid w:val="00924B99"/>
    <w:rsid w:val="00925326"/>
    <w:rsid w:val="00925613"/>
    <w:rsid w:val="00925F30"/>
    <w:rsid w:val="0092613E"/>
    <w:rsid w:val="009265A6"/>
    <w:rsid w:val="00926D8C"/>
    <w:rsid w:val="009275E1"/>
    <w:rsid w:val="009275F3"/>
    <w:rsid w:val="00927AF5"/>
    <w:rsid w:val="00927E49"/>
    <w:rsid w:val="00930257"/>
    <w:rsid w:val="00930431"/>
    <w:rsid w:val="009309A6"/>
    <w:rsid w:val="00930FD7"/>
    <w:rsid w:val="0093106E"/>
    <w:rsid w:val="0093156D"/>
    <w:rsid w:val="00932AAC"/>
    <w:rsid w:val="00932F9C"/>
    <w:rsid w:val="00933700"/>
    <w:rsid w:val="00933E93"/>
    <w:rsid w:val="00934401"/>
    <w:rsid w:val="00934E6F"/>
    <w:rsid w:val="00935151"/>
    <w:rsid w:val="00935290"/>
    <w:rsid w:val="00935D47"/>
    <w:rsid w:val="009366D5"/>
    <w:rsid w:val="00936B5A"/>
    <w:rsid w:val="00936C0B"/>
    <w:rsid w:val="00936DEE"/>
    <w:rsid w:val="00936FBA"/>
    <w:rsid w:val="00937773"/>
    <w:rsid w:val="00937813"/>
    <w:rsid w:val="00937816"/>
    <w:rsid w:val="00937877"/>
    <w:rsid w:val="00940286"/>
    <w:rsid w:val="00940F7B"/>
    <w:rsid w:val="009420EE"/>
    <w:rsid w:val="009426A3"/>
    <w:rsid w:val="0094284C"/>
    <w:rsid w:val="00942953"/>
    <w:rsid w:val="00942973"/>
    <w:rsid w:val="00942BB1"/>
    <w:rsid w:val="00943332"/>
    <w:rsid w:val="00943427"/>
    <w:rsid w:val="00944122"/>
    <w:rsid w:val="0094447F"/>
    <w:rsid w:val="00944AF5"/>
    <w:rsid w:val="00944F4C"/>
    <w:rsid w:val="00945135"/>
    <w:rsid w:val="009454A4"/>
    <w:rsid w:val="00945DB7"/>
    <w:rsid w:val="00946007"/>
    <w:rsid w:val="009463B1"/>
    <w:rsid w:val="00946897"/>
    <w:rsid w:val="00946D91"/>
    <w:rsid w:val="00947523"/>
    <w:rsid w:val="00947FDA"/>
    <w:rsid w:val="00950A1F"/>
    <w:rsid w:val="00950B89"/>
    <w:rsid w:val="009510A0"/>
    <w:rsid w:val="0095169F"/>
    <w:rsid w:val="009519B2"/>
    <w:rsid w:val="00951B0A"/>
    <w:rsid w:val="00951E56"/>
    <w:rsid w:val="00952245"/>
    <w:rsid w:val="0095252E"/>
    <w:rsid w:val="0095259D"/>
    <w:rsid w:val="0095292D"/>
    <w:rsid w:val="00952D24"/>
    <w:rsid w:val="009533EB"/>
    <w:rsid w:val="009535FB"/>
    <w:rsid w:val="00953ABD"/>
    <w:rsid w:val="00953D52"/>
    <w:rsid w:val="00954551"/>
    <w:rsid w:val="00955027"/>
    <w:rsid w:val="009553CD"/>
    <w:rsid w:val="0095569A"/>
    <w:rsid w:val="00955D18"/>
    <w:rsid w:val="00955FF3"/>
    <w:rsid w:val="0095681C"/>
    <w:rsid w:val="00956842"/>
    <w:rsid w:val="00956910"/>
    <w:rsid w:val="00956940"/>
    <w:rsid w:val="00956B02"/>
    <w:rsid w:val="0095738B"/>
    <w:rsid w:val="009575EF"/>
    <w:rsid w:val="00957813"/>
    <w:rsid w:val="00957BBA"/>
    <w:rsid w:val="00957C10"/>
    <w:rsid w:val="00957D9B"/>
    <w:rsid w:val="0096050F"/>
    <w:rsid w:val="00960960"/>
    <w:rsid w:val="00960B41"/>
    <w:rsid w:val="00960F3F"/>
    <w:rsid w:val="009615EA"/>
    <w:rsid w:val="009620AA"/>
    <w:rsid w:val="0096294C"/>
    <w:rsid w:val="00962B79"/>
    <w:rsid w:val="00962B82"/>
    <w:rsid w:val="00962FE9"/>
    <w:rsid w:val="00963435"/>
    <w:rsid w:val="0096381E"/>
    <w:rsid w:val="00963BA0"/>
    <w:rsid w:val="00963F3A"/>
    <w:rsid w:val="00964168"/>
    <w:rsid w:val="00964420"/>
    <w:rsid w:val="00964B54"/>
    <w:rsid w:val="00964CC5"/>
    <w:rsid w:val="009654C1"/>
    <w:rsid w:val="00965B4E"/>
    <w:rsid w:val="0096618F"/>
    <w:rsid w:val="009669B2"/>
    <w:rsid w:val="009669C3"/>
    <w:rsid w:val="00967A9C"/>
    <w:rsid w:val="00967B8F"/>
    <w:rsid w:val="00967C47"/>
    <w:rsid w:val="00970C63"/>
    <w:rsid w:val="0097151E"/>
    <w:rsid w:val="00971714"/>
    <w:rsid w:val="009717BC"/>
    <w:rsid w:val="00971A24"/>
    <w:rsid w:val="00971AB2"/>
    <w:rsid w:val="00972163"/>
    <w:rsid w:val="009721E2"/>
    <w:rsid w:val="00972794"/>
    <w:rsid w:val="009729F5"/>
    <w:rsid w:val="00972BC0"/>
    <w:rsid w:val="0097366F"/>
    <w:rsid w:val="0097376E"/>
    <w:rsid w:val="00973C94"/>
    <w:rsid w:val="00973F11"/>
    <w:rsid w:val="009740AF"/>
    <w:rsid w:val="00974119"/>
    <w:rsid w:val="00975049"/>
    <w:rsid w:val="0097606B"/>
    <w:rsid w:val="009769D6"/>
    <w:rsid w:val="00976A9A"/>
    <w:rsid w:val="0097779F"/>
    <w:rsid w:val="009807A0"/>
    <w:rsid w:val="00980EE0"/>
    <w:rsid w:val="00980F4A"/>
    <w:rsid w:val="0098110F"/>
    <w:rsid w:val="0098112F"/>
    <w:rsid w:val="00981249"/>
    <w:rsid w:val="009817F2"/>
    <w:rsid w:val="00981DA3"/>
    <w:rsid w:val="009820FD"/>
    <w:rsid w:val="00982350"/>
    <w:rsid w:val="00982A39"/>
    <w:rsid w:val="00982B6B"/>
    <w:rsid w:val="00982E53"/>
    <w:rsid w:val="009835E8"/>
    <w:rsid w:val="0098393D"/>
    <w:rsid w:val="00984583"/>
    <w:rsid w:val="00984B5B"/>
    <w:rsid w:val="00984D77"/>
    <w:rsid w:val="00985B70"/>
    <w:rsid w:val="00986199"/>
    <w:rsid w:val="0098623A"/>
    <w:rsid w:val="00986CB2"/>
    <w:rsid w:val="00986CB3"/>
    <w:rsid w:val="00987539"/>
    <w:rsid w:val="00987E72"/>
    <w:rsid w:val="00987EAE"/>
    <w:rsid w:val="00987F32"/>
    <w:rsid w:val="00990533"/>
    <w:rsid w:val="00990942"/>
    <w:rsid w:val="0099201A"/>
    <w:rsid w:val="00993253"/>
    <w:rsid w:val="0099328C"/>
    <w:rsid w:val="00993357"/>
    <w:rsid w:val="00993CBD"/>
    <w:rsid w:val="00994481"/>
    <w:rsid w:val="0099471A"/>
    <w:rsid w:val="009956E2"/>
    <w:rsid w:val="00995B94"/>
    <w:rsid w:val="00996477"/>
    <w:rsid w:val="00997455"/>
    <w:rsid w:val="0099751E"/>
    <w:rsid w:val="009975F3"/>
    <w:rsid w:val="00997B10"/>
    <w:rsid w:val="00997BB7"/>
    <w:rsid w:val="00997E05"/>
    <w:rsid w:val="00997FD2"/>
    <w:rsid w:val="009A034F"/>
    <w:rsid w:val="009A0908"/>
    <w:rsid w:val="009A0E15"/>
    <w:rsid w:val="009A133E"/>
    <w:rsid w:val="009A1742"/>
    <w:rsid w:val="009A29B8"/>
    <w:rsid w:val="009A2DD7"/>
    <w:rsid w:val="009A2DFF"/>
    <w:rsid w:val="009A2F48"/>
    <w:rsid w:val="009A30F3"/>
    <w:rsid w:val="009A3B95"/>
    <w:rsid w:val="009A43DA"/>
    <w:rsid w:val="009A4AED"/>
    <w:rsid w:val="009A5256"/>
    <w:rsid w:val="009A54E6"/>
    <w:rsid w:val="009A6794"/>
    <w:rsid w:val="009A6FDB"/>
    <w:rsid w:val="009A73C7"/>
    <w:rsid w:val="009A73E9"/>
    <w:rsid w:val="009A79E3"/>
    <w:rsid w:val="009B080F"/>
    <w:rsid w:val="009B0B16"/>
    <w:rsid w:val="009B0F80"/>
    <w:rsid w:val="009B17C6"/>
    <w:rsid w:val="009B1C5F"/>
    <w:rsid w:val="009B1E9A"/>
    <w:rsid w:val="009B2058"/>
    <w:rsid w:val="009B27DC"/>
    <w:rsid w:val="009B2C1A"/>
    <w:rsid w:val="009B2D43"/>
    <w:rsid w:val="009B3E66"/>
    <w:rsid w:val="009B4591"/>
    <w:rsid w:val="009B46A5"/>
    <w:rsid w:val="009B5537"/>
    <w:rsid w:val="009B5639"/>
    <w:rsid w:val="009B5C33"/>
    <w:rsid w:val="009B5E51"/>
    <w:rsid w:val="009B6040"/>
    <w:rsid w:val="009B65B1"/>
    <w:rsid w:val="009B69BA"/>
    <w:rsid w:val="009B6AC0"/>
    <w:rsid w:val="009B6B72"/>
    <w:rsid w:val="009B703B"/>
    <w:rsid w:val="009B76A8"/>
    <w:rsid w:val="009B79B1"/>
    <w:rsid w:val="009C1338"/>
    <w:rsid w:val="009C135D"/>
    <w:rsid w:val="009C1466"/>
    <w:rsid w:val="009C1A01"/>
    <w:rsid w:val="009C1C06"/>
    <w:rsid w:val="009C1E9B"/>
    <w:rsid w:val="009C2236"/>
    <w:rsid w:val="009C2994"/>
    <w:rsid w:val="009C2D2B"/>
    <w:rsid w:val="009C32AF"/>
    <w:rsid w:val="009C3424"/>
    <w:rsid w:val="009C36D0"/>
    <w:rsid w:val="009C48B8"/>
    <w:rsid w:val="009C4938"/>
    <w:rsid w:val="009C4B1D"/>
    <w:rsid w:val="009C5224"/>
    <w:rsid w:val="009C538E"/>
    <w:rsid w:val="009C61C1"/>
    <w:rsid w:val="009C6547"/>
    <w:rsid w:val="009C67A4"/>
    <w:rsid w:val="009C67E6"/>
    <w:rsid w:val="009C6BA7"/>
    <w:rsid w:val="009C6D93"/>
    <w:rsid w:val="009C7541"/>
    <w:rsid w:val="009C764B"/>
    <w:rsid w:val="009D0454"/>
    <w:rsid w:val="009D0527"/>
    <w:rsid w:val="009D07B5"/>
    <w:rsid w:val="009D1381"/>
    <w:rsid w:val="009D16FB"/>
    <w:rsid w:val="009D1737"/>
    <w:rsid w:val="009D2023"/>
    <w:rsid w:val="009D254E"/>
    <w:rsid w:val="009D265F"/>
    <w:rsid w:val="009D339F"/>
    <w:rsid w:val="009D3841"/>
    <w:rsid w:val="009D389E"/>
    <w:rsid w:val="009D470B"/>
    <w:rsid w:val="009D4D7B"/>
    <w:rsid w:val="009D4E0A"/>
    <w:rsid w:val="009D5468"/>
    <w:rsid w:val="009D55F0"/>
    <w:rsid w:val="009D5885"/>
    <w:rsid w:val="009D5BC0"/>
    <w:rsid w:val="009D640C"/>
    <w:rsid w:val="009D7586"/>
    <w:rsid w:val="009D79FA"/>
    <w:rsid w:val="009E049C"/>
    <w:rsid w:val="009E0D77"/>
    <w:rsid w:val="009E0F61"/>
    <w:rsid w:val="009E1093"/>
    <w:rsid w:val="009E11E2"/>
    <w:rsid w:val="009E1293"/>
    <w:rsid w:val="009E205C"/>
    <w:rsid w:val="009E22C3"/>
    <w:rsid w:val="009E24B7"/>
    <w:rsid w:val="009E25D1"/>
    <w:rsid w:val="009E35D8"/>
    <w:rsid w:val="009E3647"/>
    <w:rsid w:val="009E3AAC"/>
    <w:rsid w:val="009E3D4C"/>
    <w:rsid w:val="009E3FA6"/>
    <w:rsid w:val="009E411F"/>
    <w:rsid w:val="009E4311"/>
    <w:rsid w:val="009E4598"/>
    <w:rsid w:val="009E48A1"/>
    <w:rsid w:val="009E50B9"/>
    <w:rsid w:val="009E5256"/>
    <w:rsid w:val="009E54BE"/>
    <w:rsid w:val="009E57C5"/>
    <w:rsid w:val="009E5D69"/>
    <w:rsid w:val="009E5D98"/>
    <w:rsid w:val="009E5F2D"/>
    <w:rsid w:val="009E63B8"/>
    <w:rsid w:val="009E63F8"/>
    <w:rsid w:val="009E659C"/>
    <w:rsid w:val="009E66EC"/>
    <w:rsid w:val="009E6722"/>
    <w:rsid w:val="009E71AF"/>
    <w:rsid w:val="009E7917"/>
    <w:rsid w:val="009E796F"/>
    <w:rsid w:val="009F0952"/>
    <w:rsid w:val="009F1211"/>
    <w:rsid w:val="009F21C6"/>
    <w:rsid w:val="009F21F9"/>
    <w:rsid w:val="009F24AB"/>
    <w:rsid w:val="009F261B"/>
    <w:rsid w:val="009F295C"/>
    <w:rsid w:val="009F2B59"/>
    <w:rsid w:val="009F2CDB"/>
    <w:rsid w:val="009F34BD"/>
    <w:rsid w:val="009F3598"/>
    <w:rsid w:val="009F3689"/>
    <w:rsid w:val="009F3BC9"/>
    <w:rsid w:val="009F4E20"/>
    <w:rsid w:val="009F5117"/>
    <w:rsid w:val="009F5124"/>
    <w:rsid w:val="009F5785"/>
    <w:rsid w:val="009F6026"/>
    <w:rsid w:val="009F689C"/>
    <w:rsid w:val="009F7595"/>
    <w:rsid w:val="009F7D64"/>
    <w:rsid w:val="009F7F8F"/>
    <w:rsid w:val="00A002E5"/>
    <w:rsid w:val="00A019DC"/>
    <w:rsid w:val="00A01B30"/>
    <w:rsid w:val="00A01CFD"/>
    <w:rsid w:val="00A021C0"/>
    <w:rsid w:val="00A027A3"/>
    <w:rsid w:val="00A029A9"/>
    <w:rsid w:val="00A032E8"/>
    <w:rsid w:val="00A03504"/>
    <w:rsid w:val="00A036C2"/>
    <w:rsid w:val="00A037E9"/>
    <w:rsid w:val="00A038D7"/>
    <w:rsid w:val="00A04CA5"/>
    <w:rsid w:val="00A05172"/>
    <w:rsid w:val="00A06898"/>
    <w:rsid w:val="00A06E3D"/>
    <w:rsid w:val="00A07306"/>
    <w:rsid w:val="00A07CA5"/>
    <w:rsid w:val="00A07ED2"/>
    <w:rsid w:val="00A07EF1"/>
    <w:rsid w:val="00A07FB4"/>
    <w:rsid w:val="00A102EE"/>
    <w:rsid w:val="00A106EF"/>
    <w:rsid w:val="00A10898"/>
    <w:rsid w:val="00A10A56"/>
    <w:rsid w:val="00A10E53"/>
    <w:rsid w:val="00A10E9F"/>
    <w:rsid w:val="00A10EA1"/>
    <w:rsid w:val="00A11CB0"/>
    <w:rsid w:val="00A123A4"/>
    <w:rsid w:val="00A1241C"/>
    <w:rsid w:val="00A1301E"/>
    <w:rsid w:val="00A13656"/>
    <w:rsid w:val="00A1414E"/>
    <w:rsid w:val="00A14C0D"/>
    <w:rsid w:val="00A153E8"/>
    <w:rsid w:val="00A159DF"/>
    <w:rsid w:val="00A15A28"/>
    <w:rsid w:val="00A15CDD"/>
    <w:rsid w:val="00A15EC0"/>
    <w:rsid w:val="00A1644F"/>
    <w:rsid w:val="00A20561"/>
    <w:rsid w:val="00A20854"/>
    <w:rsid w:val="00A20BD4"/>
    <w:rsid w:val="00A210DD"/>
    <w:rsid w:val="00A21320"/>
    <w:rsid w:val="00A2253F"/>
    <w:rsid w:val="00A2310A"/>
    <w:rsid w:val="00A232F7"/>
    <w:rsid w:val="00A234FB"/>
    <w:rsid w:val="00A23A0E"/>
    <w:rsid w:val="00A23F8D"/>
    <w:rsid w:val="00A24092"/>
    <w:rsid w:val="00A2496F"/>
    <w:rsid w:val="00A24C07"/>
    <w:rsid w:val="00A24E54"/>
    <w:rsid w:val="00A2513F"/>
    <w:rsid w:val="00A251A4"/>
    <w:rsid w:val="00A253A4"/>
    <w:rsid w:val="00A25F0A"/>
    <w:rsid w:val="00A272D7"/>
    <w:rsid w:val="00A27839"/>
    <w:rsid w:val="00A279C5"/>
    <w:rsid w:val="00A3077E"/>
    <w:rsid w:val="00A307B4"/>
    <w:rsid w:val="00A30997"/>
    <w:rsid w:val="00A309A5"/>
    <w:rsid w:val="00A31105"/>
    <w:rsid w:val="00A3136D"/>
    <w:rsid w:val="00A31429"/>
    <w:rsid w:val="00A32033"/>
    <w:rsid w:val="00A32344"/>
    <w:rsid w:val="00A32F70"/>
    <w:rsid w:val="00A33228"/>
    <w:rsid w:val="00A33332"/>
    <w:rsid w:val="00A33980"/>
    <w:rsid w:val="00A33D42"/>
    <w:rsid w:val="00A366E9"/>
    <w:rsid w:val="00A36CAE"/>
    <w:rsid w:val="00A36EE1"/>
    <w:rsid w:val="00A371E1"/>
    <w:rsid w:val="00A37875"/>
    <w:rsid w:val="00A37C3B"/>
    <w:rsid w:val="00A40904"/>
    <w:rsid w:val="00A40F87"/>
    <w:rsid w:val="00A4161B"/>
    <w:rsid w:val="00A41B2C"/>
    <w:rsid w:val="00A41E5C"/>
    <w:rsid w:val="00A43752"/>
    <w:rsid w:val="00A439BD"/>
    <w:rsid w:val="00A440CF"/>
    <w:rsid w:val="00A441C1"/>
    <w:rsid w:val="00A45118"/>
    <w:rsid w:val="00A45305"/>
    <w:rsid w:val="00A45411"/>
    <w:rsid w:val="00A463DF"/>
    <w:rsid w:val="00A464F5"/>
    <w:rsid w:val="00A46C46"/>
    <w:rsid w:val="00A46C92"/>
    <w:rsid w:val="00A46DFC"/>
    <w:rsid w:val="00A50039"/>
    <w:rsid w:val="00A506DB"/>
    <w:rsid w:val="00A50DD6"/>
    <w:rsid w:val="00A50F52"/>
    <w:rsid w:val="00A515C2"/>
    <w:rsid w:val="00A521D9"/>
    <w:rsid w:val="00A5233F"/>
    <w:rsid w:val="00A5263D"/>
    <w:rsid w:val="00A5361A"/>
    <w:rsid w:val="00A54342"/>
    <w:rsid w:val="00A544F6"/>
    <w:rsid w:val="00A5463B"/>
    <w:rsid w:val="00A553D0"/>
    <w:rsid w:val="00A555B9"/>
    <w:rsid w:val="00A55768"/>
    <w:rsid w:val="00A557F3"/>
    <w:rsid w:val="00A563B5"/>
    <w:rsid w:val="00A563DD"/>
    <w:rsid w:val="00A57236"/>
    <w:rsid w:val="00A57403"/>
    <w:rsid w:val="00A5743C"/>
    <w:rsid w:val="00A576CD"/>
    <w:rsid w:val="00A57BB5"/>
    <w:rsid w:val="00A57F59"/>
    <w:rsid w:val="00A60AA9"/>
    <w:rsid w:val="00A60C9E"/>
    <w:rsid w:val="00A60DD7"/>
    <w:rsid w:val="00A61063"/>
    <w:rsid w:val="00A61194"/>
    <w:rsid w:val="00A61894"/>
    <w:rsid w:val="00A61985"/>
    <w:rsid w:val="00A61E8E"/>
    <w:rsid w:val="00A61FFE"/>
    <w:rsid w:val="00A635B8"/>
    <w:rsid w:val="00A6376D"/>
    <w:rsid w:val="00A63A99"/>
    <w:rsid w:val="00A646D5"/>
    <w:rsid w:val="00A6475A"/>
    <w:rsid w:val="00A64BAC"/>
    <w:rsid w:val="00A64D84"/>
    <w:rsid w:val="00A65157"/>
    <w:rsid w:val="00A65872"/>
    <w:rsid w:val="00A6596C"/>
    <w:rsid w:val="00A65B6A"/>
    <w:rsid w:val="00A65C70"/>
    <w:rsid w:val="00A65D53"/>
    <w:rsid w:val="00A65ECC"/>
    <w:rsid w:val="00A65F6B"/>
    <w:rsid w:val="00A66863"/>
    <w:rsid w:val="00A676B9"/>
    <w:rsid w:val="00A7085E"/>
    <w:rsid w:val="00A718FD"/>
    <w:rsid w:val="00A71E6D"/>
    <w:rsid w:val="00A72928"/>
    <w:rsid w:val="00A72E05"/>
    <w:rsid w:val="00A72EAF"/>
    <w:rsid w:val="00A7395C"/>
    <w:rsid w:val="00A749B7"/>
    <w:rsid w:val="00A74DFF"/>
    <w:rsid w:val="00A74F7F"/>
    <w:rsid w:val="00A75514"/>
    <w:rsid w:val="00A75947"/>
    <w:rsid w:val="00A75CFE"/>
    <w:rsid w:val="00A76084"/>
    <w:rsid w:val="00A760C8"/>
    <w:rsid w:val="00A764F5"/>
    <w:rsid w:val="00A7663A"/>
    <w:rsid w:val="00A76A67"/>
    <w:rsid w:val="00A76BDC"/>
    <w:rsid w:val="00A76E5B"/>
    <w:rsid w:val="00A7791A"/>
    <w:rsid w:val="00A77BD4"/>
    <w:rsid w:val="00A77BF5"/>
    <w:rsid w:val="00A77FD2"/>
    <w:rsid w:val="00A813C7"/>
    <w:rsid w:val="00A814F4"/>
    <w:rsid w:val="00A81D3D"/>
    <w:rsid w:val="00A8267B"/>
    <w:rsid w:val="00A82A8A"/>
    <w:rsid w:val="00A82EBF"/>
    <w:rsid w:val="00A831A5"/>
    <w:rsid w:val="00A831FF"/>
    <w:rsid w:val="00A83A11"/>
    <w:rsid w:val="00A83CCF"/>
    <w:rsid w:val="00A8500F"/>
    <w:rsid w:val="00A8616B"/>
    <w:rsid w:val="00A861E1"/>
    <w:rsid w:val="00A865A4"/>
    <w:rsid w:val="00A86879"/>
    <w:rsid w:val="00A86EA4"/>
    <w:rsid w:val="00A87033"/>
    <w:rsid w:val="00A87931"/>
    <w:rsid w:val="00A90941"/>
    <w:rsid w:val="00A90A6B"/>
    <w:rsid w:val="00A91038"/>
    <w:rsid w:val="00A91164"/>
    <w:rsid w:val="00A913AE"/>
    <w:rsid w:val="00A916B6"/>
    <w:rsid w:val="00A92052"/>
    <w:rsid w:val="00A92185"/>
    <w:rsid w:val="00A9227A"/>
    <w:rsid w:val="00A93115"/>
    <w:rsid w:val="00A931AE"/>
    <w:rsid w:val="00A93621"/>
    <w:rsid w:val="00A9441F"/>
    <w:rsid w:val="00A946DF"/>
    <w:rsid w:val="00A9478E"/>
    <w:rsid w:val="00A94D23"/>
    <w:rsid w:val="00A94D3F"/>
    <w:rsid w:val="00A94EA4"/>
    <w:rsid w:val="00A94F59"/>
    <w:rsid w:val="00A959C0"/>
    <w:rsid w:val="00A962DE"/>
    <w:rsid w:val="00A96CC4"/>
    <w:rsid w:val="00A97A3F"/>
    <w:rsid w:val="00A97FD6"/>
    <w:rsid w:val="00AA0572"/>
    <w:rsid w:val="00AA1004"/>
    <w:rsid w:val="00AA11AF"/>
    <w:rsid w:val="00AA1C5E"/>
    <w:rsid w:val="00AA2E22"/>
    <w:rsid w:val="00AA339E"/>
    <w:rsid w:val="00AA4322"/>
    <w:rsid w:val="00AA43DC"/>
    <w:rsid w:val="00AA465A"/>
    <w:rsid w:val="00AA4C6E"/>
    <w:rsid w:val="00AA4EB3"/>
    <w:rsid w:val="00AA56D7"/>
    <w:rsid w:val="00AA5994"/>
    <w:rsid w:val="00AA6778"/>
    <w:rsid w:val="00AA6B06"/>
    <w:rsid w:val="00AA7531"/>
    <w:rsid w:val="00AA75A8"/>
    <w:rsid w:val="00AA7CDD"/>
    <w:rsid w:val="00AA7EC6"/>
    <w:rsid w:val="00AA7EFD"/>
    <w:rsid w:val="00AB0F24"/>
    <w:rsid w:val="00AB10B9"/>
    <w:rsid w:val="00AB20B3"/>
    <w:rsid w:val="00AB2621"/>
    <w:rsid w:val="00AB2A20"/>
    <w:rsid w:val="00AB2C45"/>
    <w:rsid w:val="00AB2E39"/>
    <w:rsid w:val="00AB301E"/>
    <w:rsid w:val="00AB304F"/>
    <w:rsid w:val="00AB32AC"/>
    <w:rsid w:val="00AB377E"/>
    <w:rsid w:val="00AB3B53"/>
    <w:rsid w:val="00AB3C89"/>
    <w:rsid w:val="00AB3E63"/>
    <w:rsid w:val="00AB4C85"/>
    <w:rsid w:val="00AB4F61"/>
    <w:rsid w:val="00AB50C6"/>
    <w:rsid w:val="00AB5A54"/>
    <w:rsid w:val="00AB5F37"/>
    <w:rsid w:val="00AB69F2"/>
    <w:rsid w:val="00AB6CA4"/>
    <w:rsid w:val="00AB6CCD"/>
    <w:rsid w:val="00AB6DFB"/>
    <w:rsid w:val="00AB7E04"/>
    <w:rsid w:val="00AB7E91"/>
    <w:rsid w:val="00AB7F2A"/>
    <w:rsid w:val="00AC0355"/>
    <w:rsid w:val="00AC0781"/>
    <w:rsid w:val="00AC0F99"/>
    <w:rsid w:val="00AC1846"/>
    <w:rsid w:val="00AC191A"/>
    <w:rsid w:val="00AC1A8A"/>
    <w:rsid w:val="00AC2456"/>
    <w:rsid w:val="00AC2603"/>
    <w:rsid w:val="00AC2DD2"/>
    <w:rsid w:val="00AC32C5"/>
    <w:rsid w:val="00AC3312"/>
    <w:rsid w:val="00AC3EB1"/>
    <w:rsid w:val="00AC4364"/>
    <w:rsid w:val="00AC4733"/>
    <w:rsid w:val="00AC50F4"/>
    <w:rsid w:val="00AC5335"/>
    <w:rsid w:val="00AC56EC"/>
    <w:rsid w:val="00AC57EC"/>
    <w:rsid w:val="00AC6930"/>
    <w:rsid w:val="00AC6AA3"/>
    <w:rsid w:val="00AC6F37"/>
    <w:rsid w:val="00AC78D6"/>
    <w:rsid w:val="00AC7CF4"/>
    <w:rsid w:val="00AD02F2"/>
    <w:rsid w:val="00AD03D2"/>
    <w:rsid w:val="00AD100C"/>
    <w:rsid w:val="00AD1617"/>
    <w:rsid w:val="00AD1983"/>
    <w:rsid w:val="00AD2329"/>
    <w:rsid w:val="00AD2B24"/>
    <w:rsid w:val="00AD3659"/>
    <w:rsid w:val="00AD395B"/>
    <w:rsid w:val="00AD397D"/>
    <w:rsid w:val="00AD4073"/>
    <w:rsid w:val="00AD46F3"/>
    <w:rsid w:val="00AD4BB7"/>
    <w:rsid w:val="00AD51E6"/>
    <w:rsid w:val="00AD5316"/>
    <w:rsid w:val="00AD5936"/>
    <w:rsid w:val="00AD7954"/>
    <w:rsid w:val="00AE033A"/>
    <w:rsid w:val="00AE0492"/>
    <w:rsid w:val="00AE087D"/>
    <w:rsid w:val="00AE0979"/>
    <w:rsid w:val="00AE0EE5"/>
    <w:rsid w:val="00AE1022"/>
    <w:rsid w:val="00AE114E"/>
    <w:rsid w:val="00AE134F"/>
    <w:rsid w:val="00AE14CE"/>
    <w:rsid w:val="00AE14E9"/>
    <w:rsid w:val="00AE296A"/>
    <w:rsid w:val="00AE2F79"/>
    <w:rsid w:val="00AE359D"/>
    <w:rsid w:val="00AE36CF"/>
    <w:rsid w:val="00AE3995"/>
    <w:rsid w:val="00AE3DA1"/>
    <w:rsid w:val="00AE3E78"/>
    <w:rsid w:val="00AE3ED7"/>
    <w:rsid w:val="00AE4252"/>
    <w:rsid w:val="00AE4593"/>
    <w:rsid w:val="00AE4C8C"/>
    <w:rsid w:val="00AE5D92"/>
    <w:rsid w:val="00AE6C65"/>
    <w:rsid w:val="00AE6CEC"/>
    <w:rsid w:val="00AE7329"/>
    <w:rsid w:val="00AE77C2"/>
    <w:rsid w:val="00AE7E23"/>
    <w:rsid w:val="00AE7F23"/>
    <w:rsid w:val="00AF0235"/>
    <w:rsid w:val="00AF067F"/>
    <w:rsid w:val="00AF0808"/>
    <w:rsid w:val="00AF0C08"/>
    <w:rsid w:val="00AF0CED"/>
    <w:rsid w:val="00AF0DA3"/>
    <w:rsid w:val="00AF11D0"/>
    <w:rsid w:val="00AF12A4"/>
    <w:rsid w:val="00AF16DC"/>
    <w:rsid w:val="00AF1D7F"/>
    <w:rsid w:val="00AF1F67"/>
    <w:rsid w:val="00AF2AAD"/>
    <w:rsid w:val="00AF2E43"/>
    <w:rsid w:val="00AF3156"/>
    <w:rsid w:val="00AF38CE"/>
    <w:rsid w:val="00AF38D1"/>
    <w:rsid w:val="00AF4AC2"/>
    <w:rsid w:val="00AF4D15"/>
    <w:rsid w:val="00AF6741"/>
    <w:rsid w:val="00AF676F"/>
    <w:rsid w:val="00AF6B2A"/>
    <w:rsid w:val="00AF7123"/>
    <w:rsid w:val="00AF7503"/>
    <w:rsid w:val="00AF7631"/>
    <w:rsid w:val="00AF76EB"/>
    <w:rsid w:val="00B00009"/>
    <w:rsid w:val="00B00348"/>
    <w:rsid w:val="00B0085D"/>
    <w:rsid w:val="00B00905"/>
    <w:rsid w:val="00B0094C"/>
    <w:rsid w:val="00B009E1"/>
    <w:rsid w:val="00B00C20"/>
    <w:rsid w:val="00B00F0B"/>
    <w:rsid w:val="00B01425"/>
    <w:rsid w:val="00B01838"/>
    <w:rsid w:val="00B01F88"/>
    <w:rsid w:val="00B01FB6"/>
    <w:rsid w:val="00B01FED"/>
    <w:rsid w:val="00B02CDE"/>
    <w:rsid w:val="00B033B0"/>
    <w:rsid w:val="00B034B2"/>
    <w:rsid w:val="00B03803"/>
    <w:rsid w:val="00B03AED"/>
    <w:rsid w:val="00B047C1"/>
    <w:rsid w:val="00B04987"/>
    <w:rsid w:val="00B04AA8"/>
    <w:rsid w:val="00B05235"/>
    <w:rsid w:val="00B05A3C"/>
    <w:rsid w:val="00B0612D"/>
    <w:rsid w:val="00B066BB"/>
    <w:rsid w:val="00B07181"/>
    <w:rsid w:val="00B07309"/>
    <w:rsid w:val="00B076D0"/>
    <w:rsid w:val="00B077BD"/>
    <w:rsid w:val="00B07D79"/>
    <w:rsid w:val="00B106D1"/>
    <w:rsid w:val="00B109C6"/>
    <w:rsid w:val="00B11312"/>
    <w:rsid w:val="00B11F05"/>
    <w:rsid w:val="00B122B8"/>
    <w:rsid w:val="00B12791"/>
    <w:rsid w:val="00B129D8"/>
    <w:rsid w:val="00B12A46"/>
    <w:rsid w:val="00B137B9"/>
    <w:rsid w:val="00B1390A"/>
    <w:rsid w:val="00B14098"/>
    <w:rsid w:val="00B14295"/>
    <w:rsid w:val="00B143BB"/>
    <w:rsid w:val="00B1508E"/>
    <w:rsid w:val="00B15691"/>
    <w:rsid w:val="00B16730"/>
    <w:rsid w:val="00B16C0A"/>
    <w:rsid w:val="00B170A4"/>
    <w:rsid w:val="00B1718D"/>
    <w:rsid w:val="00B17656"/>
    <w:rsid w:val="00B17CB5"/>
    <w:rsid w:val="00B203D6"/>
    <w:rsid w:val="00B20658"/>
    <w:rsid w:val="00B20684"/>
    <w:rsid w:val="00B2087C"/>
    <w:rsid w:val="00B209B6"/>
    <w:rsid w:val="00B2175F"/>
    <w:rsid w:val="00B21D62"/>
    <w:rsid w:val="00B21EFD"/>
    <w:rsid w:val="00B222DB"/>
    <w:rsid w:val="00B2259F"/>
    <w:rsid w:val="00B22908"/>
    <w:rsid w:val="00B22B1E"/>
    <w:rsid w:val="00B23413"/>
    <w:rsid w:val="00B236C6"/>
    <w:rsid w:val="00B237A5"/>
    <w:rsid w:val="00B23C0B"/>
    <w:rsid w:val="00B2405A"/>
    <w:rsid w:val="00B24520"/>
    <w:rsid w:val="00B24AE6"/>
    <w:rsid w:val="00B24B78"/>
    <w:rsid w:val="00B24E33"/>
    <w:rsid w:val="00B256F8"/>
    <w:rsid w:val="00B25B62"/>
    <w:rsid w:val="00B265BC"/>
    <w:rsid w:val="00B265EB"/>
    <w:rsid w:val="00B26857"/>
    <w:rsid w:val="00B2686F"/>
    <w:rsid w:val="00B279B5"/>
    <w:rsid w:val="00B27A60"/>
    <w:rsid w:val="00B27B54"/>
    <w:rsid w:val="00B27B88"/>
    <w:rsid w:val="00B27E12"/>
    <w:rsid w:val="00B3000E"/>
    <w:rsid w:val="00B309B7"/>
    <w:rsid w:val="00B312A3"/>
    <w:rsid w:val="00B314D5"/>
    <w:rsid w:val="00B31F8B"/>
    <w:rsid w:val="00B327A6"/>
    <w:rsid w:val="00B32E66"/>
    <w:rsid w:val="00B3340B"/>
    <w:rsid w:val="00B3375F"/>
    <w:rsid w:val="00B338C1"/>
    <w:rsid w:val="00B33B95"/>
    <w:rsid w:val="00B33DD6"/>
    <w:rsid w:val="00B33EC5"/>
    <w:rsid w:val="00B341FF"/>
    <w:rsid w:val="00B34D2B"/>
    <w:rsid w:val="00B34DAC"/>
    <w:rsid w:val="00B34FC8"/>
    <w:rsid w:val="00B35390"/>
    <w:rsid w:val="00B354F4"/>
    <w:rsid w:val="00B355F0"/>
    <w:rsid w:val="00B3584B"/>
    <w:rsid w:val="00B35CF5"/>
    <w:rsid w:val="00B35FAA"/>
    <w:rsid w:val="00B360E5"/>
    <w:rsid w:val="00B362BE"/>
    <w:rsid w:val="00B3649D"/>
    <w:rsid w:val="00B36A1E"/>
    <w:rsid w:val="00B406BF"/>
    <w:rsid w:val="00B40817"/>
    <w:rsid w:val="00B4108C"/>
    <w:rsid w:val="00B41553"/>
    <w:rsid w:val="00B41C20"/>
    <w:rsid w:val="00B4234B"/>
    <w:rsid w:val="00B42919"/>
    <w:rsid w:val="00B42AA6"/>
    <w:rsid w:val="00B42AF2"/>
    <w:rsid w:val="00B42B44"/>
    <w:rsid w:val="00B430B1"/>
    <w:rsid w:val="00B43385"/>
    <w:rsid w:val="00B43B2C"/>
    <w:rsid w:val="00B43E9C"/>
    <w:rsid w:val="00B43FD7"/>
    <w:rsid w:val="00B44651"/>
    <w:rsid w:val="00B45BE3"/>
    <w:rsid w:val="00B45D1C"/>
    <w:rsid w:val="00B45E55"/>
    <w:rsid w:val="00B46E64"/>
    <w:rsid w:val="00B471F8"/>
    <w:rsid w:val="00B47670"/>
    <w:rsid w:val="00B478AA"/>
    <w:rsid w:val="00B47F31"/>
    <w:rsid w:val="00B50644"/>
    <w:rsid w:val="00B509AF"/>
    <w:rsid w:val="00B50C34"/>
    <w:rsid w:val="00B5118B"/>
    <w:rsid w:val="00B51C36"/>
    <w:rsid w:val="00B521ED"/>
    <w:rsid w:val="00B5223D"/>
    <w:rsid w:val="00B522C7"/>
    <w:rsid w:val="00B52495"/>
    <w:rsid w:val="00B524BC"/>
    <w:rsid w:val="00B52610"/>
    <w:rsid w:val="00B52639"/>
    <w:rsid w:val="00B53676"/>
    <w:rsid w:val="00B53B65"/>
    <w:rsid w:val="00B53E79"/>
    <w:rsid w:val="00B54556"/>
    <w:rsid w:val="00B54700"/>
    <w:rsid w:val="00B54792"/>
    <w:rsid w:val="00B5492B"/>
    <w:rsid w:val="00B54BAD"/>
    <w:rsid w:val="00B550AE"/>
    <w:rsid w:val="00B55704"/>
    <w:rsid w:val="00B55ECE"/>
    <w:rsid w:val="00B56178"/>
    <w:rsid w:val="00B563A7"/>
    <w:rsid w:val="00B563DC"/>
    <w:rsid w:val="00B56913"/>
    <w:rsid w:val="00B56CDE"/>
    <w:rsid w:val="00B57483"/>
    <w:rsid w:val="00B57523"/>
    <w:rsid w:val="00B575CA"/>
    <w:rsid w:val="00B57AFF"/>
    <w:rsid w:val="00B601F9"/>
    <w:rsid w:val="00B6029F"/>
    <w:rsid w:val="00B60835"/>
    <w:rsid w:val="00B60AC7"/>
    <w:rsid w:val="00B60BE9"/>
    <w:rsid w:val="00B60D27"/>
    <w:rsid w:val="00B61ECA"/>
    <w:rsid w:val="00B61FCA"/>
    <w:rsid w:val="00B62325"/>
    <w:rsid w:val="00B635B3"/>
    <w:rsid w:val="00B63875"/>
    <w:rsid w:val="00B63AD4"/>
    <w:rsid w:val="00B63B15"/>
    <w:rsid w:val="00B640F3"/>
    <w:rsid w:val="00B6463D"/>
    <w:rsid w:val="00B64C98"/>
    <w:rsid w:val="00B6524E"/>
    <w:rsid w:val="00B66523"/>
    <w:rsid w:val="00B66F91"/>
    <w:rsid w:val="00B6720E"/>
    <w:rsid w:val="00B6742C"/>
    <w:rsid w:val="00B676CD"/>
    <w:rsid w:val="00B6790D"/>
    <w:rsid w:val="00B7034C"/>
    <w:rsid w:val="00B70557"/>
    <w:rsid w:val="00B707E0"/>
    <w:rsid w:val="00B70C8B"/>
    <w:rsid w:val="00B70D24"/>
    <w:rsid w:val="00B7110C"/>
    <w:rsid w:val="00B71163"/>
    <w:rsid w:val="00B712DB"/>
    <w:rsid w:val="00B71E1E"/>
    <w:rsid w:val="00B72EB3"/>
    <w:rsid w:val="00B7326A"/>
    <w:rsid w:val="00B732DB"/>
    <w:rsid w:val="00B74579"/>
    <w:rsid w:val="00B76B6D"/>
    <w:rsid w:val="00B76FA0"/>
    <w:rsid w:val="00B7708C"/>
    <w:rsid w:val="00B770E8"/>
    <w:rsid w:val="00B77319"/>
    <w:rsid w:val="00B808A0"/>
    <w:rsid w:val="00B80E15"/>
    <w:rsid w:val="00B814DA"/>
    <w:rsid w:val="00B821E3"/>
    <w:rsid w:val="00B824B2"/>
    <w:rsid w:val="00B82749"/>
    <w:rsid w:val="00B82CBD"/>
    <w:rsid w:val="00B83189"/>
    <w:rsid w:val="00B832D2"/>
    <w:rsid w:val="00B8351F"/>
    <w:rsid w:val="00B849BA"/>
    <w:rsid w:val="00B84BF4"/>
    <w:rsid w:val="00B85403"/>
    <w:rsid w:val="00B85E3E"/>
    <w:rsid w:val="00B8674E"/>
    <w:rsid w:val="00B86D22"/>
    <w:rsid w:val="00B86EF9"/>
    <w:rsid w:val="00B86F43"/>
    <w:rsid w:val="00B87520"/>
    <w:rsid w:val="00B876B8"/>
    <w:rsid w:val="00B878EA"/>
    <w:rsid w:val="00B87A47"/>
    <w:rsid w:val="00B87B20"/>
    <w:rsid w:val="00B87C1B"/>
    <w:rsid w:val="00B9036A"/>
    <w:rsid w:val="00B90B90"/>
    <w:rsid w:val="00B90BF1"/>
    <w:rsid w:val="00B90F96"/>
    <w:rsid w:val="00B91358"/>
    <w:rsid w:val="00B91E25"/>
    <w:rsid w:val="00B920BA"/>
    <w:rsid w:val="00B92218"/>
    <w:rsid w:val="00B9248B"/>
    <w:rsid w:val="00B92B3B"/>
    <w:rsid w:val="00B9368E"/>
    <w:rsid w:val="00B93836"/>
    <w:rsid w:val="00B93A3B"/>
    <w:rsid w:val="00B941D3"/>
    <w:rsid w:val="00B942B1"/>
    <w:rsid w:val="00B9436C"/>
    <w:rsid w:val="00B95003"/>
    <w:rsid w:val="00B9529E"/>
    <w:rsid w:val="00B953D0"/>
    <w:rsid w:val="00B95FAE"/>
    <w:rsid w:val="00B9739C"/>
    <w:rsid w:val="00B979A5"/>
    <w:rsid w:val="00B97D92"/>
    <w:rsid w:val="00BA042B"/>
    <w:rsid w:val="00BA0469"/>
    <w:rsid w:val="00BA0856"/>
    <w:rsid w:val="00BA10DD"/>
    <w:rsid w:val="00BA1211"/>
    <w:rsid w:val="00BA140C"/>
    <w:rsid w:val="00BA194A"/>
    <w:rsid w:val="00BA19FA"/>
    <w:rsid w:val="00BA1B7B"/>
    <w:rsid w:val="00BA1CDF"/>
    <w:rsid w:val="00BA1DE0"/>
    <w:rsid w:val="00BA208B"/>
    <w:rsid w:val="00BA3746"/>
    <w:rsid w:val="00BA3DF3"/>
    <w:rsid w:val="00BA4790"/>
    <w:rsid w:val="00BA4977"/>
    <w:rsid w:val="00BA4B33"/>
    <w:rsid w:val="00BA500A"/>
    <w:rsid w:val="00BA53C2"/>
    <w:rsid w:val="00BA5777"/>
    <w:rsid w:val="00BA5A36"/>
    <w:rsid w:val="00BA60B9"/>
    <w:rsid w:val="00BA6B0C"/>
    <w:rsid w:val="00BA74BE"/>
    <w:rsid w:val="00BB025B"/>
    <w:rsid w:val="00BB02CF"/>
    <w:rsid w:val="00BB0694"/>
    <w:rsid w:val="00BB087E"/>
    <w:rsid w:val="00BB0CB3"/>
    <w:rsid w:val="00BB1B23"/>
    <w:rsid w:val="00BB220F"/>
    <w:rsid w:val="00BB2440"/>
    <w:rsid w:val="00BB2C65"/>
    <w:rsid w:val="00BB30B4"/>
    <w:rsid w:val="00BB37BA"/>
    <w:rsid w:val="00BB3C33"/>
    <w:rsid w:val="00BB435A"/>
    <w:rsid w:val="00BB4626"/>
    <w:rsid w:val="00BB49AF"/>
    <w:rsid w:val="00BB4CB0"/>
    <w:rsid w:val="00BB55FA"/>
    <w:rsid w:val="00BB62A1"/>
    <w:rsid w:val="00BB636D"/>
    <w:rsid w:val="00BB6505"/>
    <w:rsid w:val="00BB6618"/>
    <w:rsid w:val="00BB753F"/>
    <w:rsid w:val="00BC02BE"/>
    <w:rsid w:val="00BC0340"/>
    <w:rsid w:val="00BC04F3"/>
    <w:rsid w:val="00BC09F1"/>
    <w:rsid w:val="00BC0A10"/>
    <w:rsid w:val="00BC0C54"/>
    <w:rsid w:val="00BC0FBB"/>
    <w:rsid w:val="00BC1EF9"/>
    <w:rsid w:val="00BC2662"/>
    <w:rsid w:val="00BC3BEA"/>
    <w:rsid w:val="00BC3C9C"/>
    <w:rsid w:val="00BC3F1B"/>
    <w:rsid w:val="00BC4818"/>
    <w:rsid w:val="00BC510B"/>
    <w:rsid w:val="00BC527D"/>
    <w:rsid w:val="00BC5805"/>
    <w:rsid w:val="00BC5F55"/>
    <w:rsid w:val="00BC7531"/>
    <w:rsid w:val="00BC7B16"/>
    <w:rsid w:val="00BD053D"/>
    <w:rsid w:val="00BD06E2"/>
    <w:rsid w:val="00BD0734"/>
    <w:rsid w:val="00BD093D"/>
    <w:rsid w:val="00BD1045"/>
    <w:rsid w:val="00BD12A4"/>
    <w:rsid w:val="00BD141C"/>
    <w:rsid w:val="00BD1488"/>
    <w:rsid w:val="00BD1863"/>
    <w:rsid w:val="00BD1AB5"/>
    <w:rsid w:val="00BD2B80"/>
    <w:rsid w:val="00BD3321"/>
    <w:rsid w:val="00BD35D5"/>
    <w:rsid w:val="00BD4421"/>
    <w:rsid w:val="00BD732A"/>
    <w:rsid w:val="00BD794F"/>
    <w:rsid w:val="00BD7B74"/>
    <w:rsid w:val="00BE0267"/>
    <w:rsid w:val="00BE0337"/>
    <w:rsid w:val="00BE0C54"/>
    <w:rsid w:val="00BE0F9A"/>
    <w:rsid w:val="00BE12A6"/>
    <w:rsid w:val="00BE14A6"/>
    <w:rsid w:val="00BE16E3"/>
    <w:rsid w:val="00BE18AC"/>
    <w:rsid w:val="00BE1CBA"/>
    <w:rsid w:val="00BE21BE"/>
    <w:rsid w:val="00BE26BE"/>
    <w:rsid w:val="00BE38A2"/>
    <w:rsid w:val="00BE3FD2"/>
    <w:rsid w:val="00BE4093"/>
    <w:rsid w:val="00BE4387"/>
    <w:rsid w:val="00BE49C9"/>
    <w:rsid w:val="00BE4A67"/>
    <w:rsid w:val="00BE4B95"/>
    <w:rsid w:val="00BE4E51"/>
    <w:rsid w:val="00BE51D5"/>
    <w:rsid w:val="00BE52E1"/>
    <w:rsid w:val="00BE6265"/>
    <w:rsid w:val="00BE63C4"/>
    <w:rsid w:val="00BE6939"/>
    <w:rsid w:val="00BE6B01"/>
    <w:rsid w:val="00BE6EA9"/>
    <w:rsid w:val="00BE7748"/>
    <w:rsid w:val="00BF0694"/>
    <w:rsid w:val="00BF09F3"/>
    <w:rsid w:val="00BF11B9"/>
    <w:rsid w:val="00BF1204"/>
    <w:rsid w:val="00BF1A56"/>
    <w:rsid w:val="00BF1C71"/>
    <w:rsid w:val="00BF1E00"/>
    <w:rsid w:val="00BF1ED0"/>
    <w:rsid w:val="00BF1F27"/>
    <w:rsid w:val="00BF21F9"/>
    <w:rsid w:val="00BF2C8F"/>
    <w:rsid w:val="00BF309B"/>
    <w:rsid w:val="00BF3226"/>
    <w:rsid w:val="00BF3C11"/>
    <w:rsid w:val="00BF40F7"/>
    <w:rsid w:val="00BF4BCC"/>
    <w:rsid w:val="00BF4CBD"/>
    <w:rsid w:val="00BF4D29"/>
    <w:rsid w:val="00BF4D9B"/>
    <w:rsid w:val="00BF5052"/>
    <w:rsid w:val="00BF5E64"/>
    <w:rsid w:val="00BF613E"/>
    <w:rsid w:val="00BF6D54"/>
    <w:rsid w:val="00BF71D8"/>
    <w:rsid w:val="00BF762E"/>
    <w:rsid w:val="00BF7A28"/>
    <w:rsid w:val="00BF7F4B"/>
    <w:rsid w:val="00C006D7"/>
    <w:rsid w:val="00C00D6F"/>
    <w:rsid w:val="00C01566"/>
    <w:rsid w:val="00C01C0B"/>
    <w:rsid w:val="00C02BBA"/>
    <w:rsid w:val="00C02C79"/>
    <w:rsid w:val="00C02E95"/>
    <w:rsid w:val="00C02E9D"/>
    <w:rsid w:val="00C03BFB"/>
    <w:rsid w:val="00C042AF"/>
    <w:rsid w:val="00C043BB"/>
    <w:rsid w:val="00C04FEB"/>
    <w:rsid w:val="00C055D7"/>
    <w:rsid w:val="00C05DD8"/>
    <w:rsid w:val="00C061C0"/>
    <w:rsid w:val="00C064BE"/>
    <w:rsid w:val="00C065FC"/>
    <w:rsid w:val="00C0684D"/>
    <w:rsid w:val="00C06CE1"/>
    <w:rsid w:val="00C07335"/>
    <w:rsid w:val="00C074D1"/>
    <w:rsid w:val="00C07EE2"/>
    <w:rsid w:val="00C10007"/>
    <w:rsid w:val="00C10F23"/>
    <w:rsid w:val="00C11830"/>
    <w:rsid w:val="00C11AD1"/>
    <w:rsid w:val="00C125C5"/>
    <w:rsid w:val="00C127DD"/>
    <w:rsid w:val="00C12856"/>
    <w:rsid w:val="00C12C28"/>
    <w:rsid w:val="00C12C52"/>
    <w:rsid w:val="00C12CBF"/>
    <w:rsid w:val="00C130EF"/>
    <w:rsid w:val="00C13264"/>
    <w:rsid w:val="00C135FB"/>
    <w:rsid w:val="00C13B0C"/>
    <w:rsid w:val="00C13DB9"/>
    <w:rsid w:val="00C141D7"/>
    <w:rsid w:val="00C145EF"/>
    <w:rsid w:val="00C14B27"/>
    <w:rsid w:val="00C14E1E"/>
    <w:rsid w:val="00C1554C"/>
    <w:rsid w:val="00C15564"/>
    <w:rsid w:val="00C1591A"/>
    <w:rsid w:val="00C1591D"/>
    <w:rsid w:val="00C15CED"/>
    <w:rsid w:val="00C163EB"/>
    <w:rsid w:val="00C164DC"/>
    <w:rsid w:val="00C17139"/>
    <w:rsid w:val="00C17455"/>
    <w:rsid w:val="00C17775"/>
    <w:rsid w:val="00C2000C"/>
    <w:rsid w:val="00C20460"/>
    <w:rsid w:val="00C2075D"/>
    <w:rsid w:val="00C20AE2"/>
    <w:rsid w:val="00C20BAB"/>
    <w:rsid w:val="00C21148"/>
    <w:rsid w:val="00C2189C"/>
    <w:rsid w:val="00C21918"/>
    <w:rsid w:val="00C21951"/>
    <w:rsid w:val="00C22322"/>
    <w:rsid w:val="00C22CC1"/>
    <w:rsid w:val="00C22EEE"/>
    <w:rsid w:val="00C2300B"/>
    <w:rsid w:val="00C23100"/>
    <w:rsid w:val="00C234A9"/>
    <w:rsid w:val="00C23880"/>
    <w:rsid w:val="00C2428A"/>
    <w:rsid w:val="00C2480A"/>
    <w:rsid w:val="00C24CE7"/>
    <w:rsid w:val="00C2561E"/>
    <w:rsid w:val="00C25A1F"/>
    <w:rsid w:val="00C25B28"/>
    <w:rsid w:val="00C25C94"/>
    <w:rsid w:val="00C261E4"/>
    <w:rsid w:val="00C265E6"/>
    <w:rsid w:val="00C26F7F"/>
    <w:rsid w:val="00C279A8"/>
    <w:rsid w:val="00C300DE"/>
    <w:rsid w:val="00C30835"/>
    <w:rsid w:val="00C30A79"/>
    <w:rsid w:val="00C31087"/>
    <w:rsid w:val="00C31AC4"/>
    <w:rsid w:val="00C31CAD"/>
    <w:rsid w:val="00C32CC5"/>
    <w:rsid w:val="00C332F8"/>
    <w:rsid w:val="00C3338D"/>
    <w:rsid w:val="00C33924"/>
    <w:rsid w:val="00C3414A"/>
    <w:rsid w:val="00C3498A"/>
    <w:rsid w:val="00C34CA9"/>
    <w:rsid w:val="00C34CC0"/>
    <w:rsid w:val="00C34E9D"/>
    <w:rsid w:val="00C3505C"/>
    <w:rsid w:val="00C350BD"/>
    <w:rsid w:val="00C3575D"/>
    <w:rsid w:val="00C357FA"/>
    <w:rsid w:val="00C35C74"/>
    <w:rsid w:val="00C3644E"/>
    <w:rsid w:val="00C3649A"/>
    <w:rsid w:val="00C3669C"/>
    <w:rsid w:val="00C37D3A"/>
    <w:rsid w:val="00C403D6"/>
    <w:rsid w:val="00C40B22"/>
    <w:rsid w:val="00C423A9"/>
    <w:rsid w:val="00C4245A"/>
    <w:rsid w:val="00C424DA"/>
    <w:rsid w:val="00C42B73"/>
    <w:rsid w:val="00C42ED6"/>
    <w:rsid w:val="00C42FEB"/>
    <w:rsid w:val="00C430F7"/>
    <w:rsid w:val="00C43832"/>
    <w:rsid w:val="00C450B4"/>
    <w:rsid w:val="00C45442"/>
    <w:rsid w:val="00C45905"/>
    <w:rsid w:val="00C45B51"/>
    <w:rsid w:val="00C46139"/>
    <w:rsid w:val="00C46223"/>
    <w:rsid w:val="00C462BD"/>
    <w:rsid w:val="00C4646B"/>
    <w:rsid w:val="00C466CB"/>
    <w:rsid w:val="00C469A9"/>
    <w:rsid w:val="00C46E34"/>
    <w:rsid w:val="00C47014"/>
    <w:rsid w:val="00C472D9"/>
    <w:rsid w:val="00C47C34"/>
    <w:rsid w:val="00C50462"/>
    <w:rsid w:val="00C508CB"/>
    <w:rsid w:val="00C50D35"/>
    <w:rsid w:val="00C50F42"/>
    <w:rsid w:val="00C50F91"/>
    <w:rsid w:val="00C515CF"/>
    <w:rsid w:val="00C51B0F"/>
    <w:rsid w:val="00C51E68"/>
    <w:rsid w:val="00C52612"/>
    <w:rsid w:val="00C5285E"/>
    <w:rsid w:val="00C5325D"/>
    <w:rsid w:val="00C533E4"/>
    <w:rsid w:val="00C53AED"/>
    <w:rsid w:val="00C53C45"/>
    <w:rsid w:val="00C53E14"/>
    <w:rsid w:val="00C546D9"/>
    <w:rsid w:val="00C5495B"/>
    <w:rsid w:val="00C550D1"/>
    <w:rsid w:val="00C5538E"/>
    <w:rsid w:val="00C5650F"/>
    <w:rsid w:val="00C569CD"/>
    <w:rsid w:val="00C57182"/>
    <w:rsid w:val="00C5751A"/>
    <w:rsid w:val="00C57CA8"/>
    <w:rsid w:val="00C60161"/>
    <w:rsid w:val="00C60224"/>
    <w:rsid w:val="00C6041B"/>
    <w:rsid w:val="00C6049E"/>
    <w:rsid w:val="00C60A36"/>
    <w:rsid w:val="00C60DD6"/>
    <w:rsid w:val="00C614C5"/>
    <w:rsid w:val="00C617A0"/>
    <w:rsid w:val="00C625D1"/>
    <w:rsid w:val="00C62AA8"/>
    <w:rsid w:val="00C62E57"/>
    <w:rsid w:val="00C63347"/>
    <w:rsid w:val="00C6364B"/>
    <w:rsid w:val="00C63A38"/>
    <w:rsid w:val="00C63BB2"/>
    <w:rsid w:val="00C63E44"/>
    <w:rsid w:val="00C641C2"/>
    <w:rsid w:val="00C6431F"/>
    <w:rsid w:val="00C64884"/>
    <w:rsid w:val="00C650E2"/>
    <w:rsid w:val="00C6542B"/>
    <w:rsid w:val="00C6642C"/>
    <w:rsid w:val="00C67052"/>
    <w:rsid w:val="00C70711"/>
    <w:rsid w:val="00C708A2"/>
    <w:rsid w:val="00C70E0E"/>
    <w:rsid w:val="00C713DE"/>
    <w:rsid w:val="00C7184F"/>
    <w:rsid w:val="00C7196D"/>
    <w:rsid w:val="00C71A00"/>
    <w:rsid w:val="00C72085"/>
    <w:rsid w:val="00C722D0"/>
    <w:rsid w:val="00C7251A"/>
    <w:rsid w:val="00C73188"/>
    <w:rsid w:val="00C73B37"/>
    <w:rsid w:val="00C73BA3"/>
    <w:rsid w:val="00C74977"/>
    <w:rsid w:val="00C74CF1"/>
    <w:rsid w:val="00C75242"/>
    <w:rsid w:val="00C756EF"/>
    <w:rsid w:val="00C75979"/>
    <w:rsid w:val="00C764D6"/>
    <w:rsid w:val="00C76504"/>
    <w:rsid w:val="00C7675D"/>
    <w:rsid w:val="00C767E1"/>
    <w:rsid w:val="00C774CE"/>
    <w:rsid w:val="00C776AE"/>
    <w:rsid w:val="00C777EE"/>
    <w:rsid w:val="00C77C37"/>
    <w:rsid w:val="00C77C9C"/>
    <w:rsid w:val="00C77E9A"/>
    <w:rsid w:val="00C77F18"/>
    <w:rsid w:val="00C80264"/>
    <w:rsid w:val="00C80286"/>
    <w:rsid w:val="00C802B2"/>
    <w:rsid w:val="00C81350"/>
    <w:rsid w:val="00C8168A"/>
    <w:rsid w:val="00C81B7B"/>
    <w:rsid w:val="00C81DDE"/>
    <w:rsid w:val="00C81DE8"/>
    <w:rsid w:val="00C821DD"/>
    <w:rsid w:val="00C8287A"/>
    <w:rsid w:val="00C83290"/>
    <w:rsid w:val="00C8345F"/>
    <w:rsid w:val="00C83944"/>
    <w:rsid w:val="00C83C0E"/>
    <w:rsid w:val="00C84DD0"/>
    <w:rsid w:val="00C8512B"/>
    <w:rsid w:val="00C855A1"/>
    <w:rsid w:val="00C857BD"/>
    <w:rsid w:val="00C8637B"/>
    <w:rsid w:val="00C863D2"/>
    <w:rsid w:val="00C86603"/>
    <w:rsid w:val="00C86C01"/>
    <w:rsid w:val="00C87DCC"/>
    <w:rsid w:val="00C87EEB"/>
    <w:rsid w:val="00C87F1D"/>
    <w:rsid w:val="00C90595"/>
    <w:rsid w:val="00C9183B"/>
    <w:rsid w:val="00C91FB6"/>
    <w:rsid w:val="00C920F8"/>
    <w:rsid w:val="00C92E11"/>
    <w:rsid w:val="00C92F91"/>
    <w:rsid w:val="00C93226"/>
    <w:rsid w:val="00C93EE0"/>
    <w:rsid w:val="00C93F6C"/>
    <w:rsid w:val="00C942C3"/>
    <w:rsid w:val="00C948D7"/>
    <w:rsid w:val="00C949B0"/>
    <w:rsid w:val="00C94BBE"/>
    <w:rsid w:val="00C94EA9"/>
    <w:rsid w:val="00C953B2"/>
    <w:rsid w:val="00C95D58"/>
    <w:rsid w:val="00C95D8E"/>
    <w:rsid w:val="00C95F07"/>
    <w:rsid w:val="00C96189"/>
    <w:rsid w:val="00C969A0"/>
    <w:rsid w:val="00C96C25"/>
    <w:rsid w:val="00C97801"/>
    <w:rsid w:val="00C97DA0"/>
    <w:rsid w:val="00C97E70"/>
    <w:rsid w:val="00CA0122"/>
    <w:rsid w:val="00CA0EAA"/>
    <w:rsid w:val="00CA15EE"/>
    <w:rsid w:val="00CA16FE"/>
    <w:rsid w:val="00CA1848"/>
    <w:rsid w:val="00CA2272"/>
    <w:rsid w:val="00CA250F"/>
    <w:rsid w:val="00CA29A1"/>
    <w:rsid w:val="00CA3496"/>
    <w:rsid w:val="00CA34D2"/>
    <w:rsid w:val="00CA397B"/>
    <w:rsid w:val="00CA4692"/>
    <w:rsid w:val="00CA46C4"/>
    <w:rsid w:val="00CA4A74"/>
    <w:rsid w:val="00CA5110"/>
    <w:rsid w:val="00CA5590"/>
    <w:rsid w:val="00CA59C1"/>
    <w:rsid w:val="00CA5B33"/>
    <w:rsid w:val="00CA5DA6"/>
    <w:rsid w:val="00CA5E04"/>
    <w:rsid w:val="00CA5FA5"/>
    <w:rsid w:val="00CA6096"/>
    <w:rsid w:val="00CA615E"/>
    <w:rsid w:val="00CA700F"/>
    <w:rsid w:val="00CA702A"/>
    <w:rsid w:val="00CA7C1C"/>
    <w:rsid w:val="00CA7FB3"/>
    <w:rsid w:val="00CB0916"/>
    <w:rsid w:val="00CB1E6E"/>
    <w:rsid w:val="00CB1F04"/>
    <w:rsid w:val="00CB1F1A"/>
    <w:rsid w:val="00CB21C8"/>
    <w:rsid w:val="00CB2F5E"/>
    <w:rsid w:val="00CB42DE"/>
    <w:rsid w:val="00CB4631"/>
    <w:rsid w:val="00CB49A0"/>
    <w:rsid w:val="00CB5A3F"/>
    <w:rsid w:val="00CB5BDD"/>
    <w:rsid w:val="00CB6055"/>
    <w:rsid w:val="00CB60E7"/>
    <w:rsid w:val="00CB63AC"/>
    <w:rsid w:val="00CB6BB1"/>
    <w:rsid w:val="00CB6C55"/>
    <w:rsid w:val="00CB72A4"/>
    <w:rsid w:val="00CB72D0"/>
    <w:rsid w:val="00CB73CE"/>
    <w:rsid w:val="00CB7427"/>
    <w:rsid w:val="00CB7A89"/>
    <w:rsid w:val="00CC0A4B"/>
    <w:rsid w:val="00CC0DEF"/>
    <w:rsid w:val="00CC10AD"/>
    <w:rsid w:val="00CC263B"/>
    <w:rsid w:val="00CC3393"/>
    <w:rsid w:val="00CC4071"/>
    <w:rsid w:val="00CC4570"/>
    <w:rsid w:val="00CC4C64"/>
    <w:rsid w:val="00CC55BF"/>
    <w:rsid w:val="00CC595D"/>
    <w:rsid w:val="00CC5CA9"/>
    <w:rsid w:val="00CC5D97"/>
    <w:rsid w:val="00CC60D4"/>
    <w:rsid w:val="00CC627A"/>
    <w:rsid w:val="00CC69E7"/>
    <w:rsid w:val="00CC6C26"/>
    <w:rsid w:val="00CC6E3E"/>
    <w:rsid w:val="00CC6FCD"/>
    <w:rsid w:val="00CC77B8"/>
    <w:rsid w:val="00CC7BB3"/>
    <w:rsid w:val="00CC7BF2"/>
    <w:rsid w:val="00CD0A5D"/>
    <w:rsid w:val="00CD0D6B"/>
    <w:rsid w:val="00CD0FB3"/>
    <w:rsid w:val="00CD101E"/>
    <w:rsid w:val="00CD10A7"/>
    <w:rsid w:val="00CD1687"/>
    <w:rsid w:val="00CD2B8F"/>
    <w:rsid w:val="00CD312B"/>
    <w:rsid w:val="00CD39AC"/>
    <w:rsid w:val="00CD3B77"/>
    <w:rsid w:val="00CD4284"/>
    <w:rsid w:val="00CD4581"/>
    <w:rsid w:val="00CD458B"/>
    <w:rsid w:val="00CD5440"/>
    <w:rsid w:val="00CD5DC8"/>
    <w:rsid w:val="00CD5EAF"/>
    <w:rsid w:val="00CD6C8D"/>
    <w:rsid w:val="00CD72D2"/>
    <w:rsid w:val="00CD75F1"/>
    <w:rsid w:val="00CD7E0C"/>
    <w:rsid w:val="00CE014B"/>
    <w:rsid w:val="00CE023F"/>
    <w:rsid w:val="00CE02B1"/>
    <w:rsid w:val="00CE0ABA"/>
    <w:rsid w:val="00CE121C"/>
    <w:rsid w:val="00CE16CC"/>
    <w:rsid w:val="00CE182A"/>
    <w:rsid w:val="00CE1834"/>
    <w:rsid w:val="00CE23ED"/>
    <w:rsid w:val="00CE289B"/>
    <w:rsid w:val="00CE2981"/>
    <w:rsid w:val="00CE2A77"/>
    <w:rsid w:val="00CE2BC9"/>
    <w:rsid w:val="00CE2CDD"/>
    <w:rsid w:val="00CE370E"/>
    <w:rsid w:val="00CE3994"/>
    <w:rsid w:val="00CE39A9"/>
    <w:rsid w:val="00CE3F13"/>
    <w:rsid w:val="00CE482E"/>
    <w:rsid w:val="00CE495E"/>
    <w:rsid w:val="00CE4C58"/>
    <w:rsid w:val="00CE4D65"/>
    <w:rsid w:val="00CE5BC7"/>
    <w:rsid w:val="00CE5CA5"/>
    <w:rsid w:val="00CE5F7C"/>
    <w:rsid w:val="00CE62E6"/>
    <w:rsid w:val="00CE6B4F"/>
    <w:rsid w:val="00CE6C79"/>
    <w:rsid w:val="00CE7233"/>
    <w:rsid w:val="00CE7235"/>
    <w:rsid w:val="00CE77AB"/>
    <w:rsid w:val="00CE798D"/>
    <w:rsid w:val="00CE7FAF"/>
    <w:rsid w:val="00CF08AD"/>
    <w:rsid w:val="00CF0AB6"/>
    <w:rsid w:val="00CF0B3D"/>
    <w:rsid w:val="00CF13DE"/>
    <w:rsid w:val="00CF1557"/>
    <w:rsid w:val="00CF1741"/>
    <w:rsid w:val="00CF1E4C"/>
    <w:rsid w:val="00CF1FE8"/>
    <w:rsid w:val="00CF20DC"/>
    <w:rsid w:val="00CF37C6"/>
    <w:rsid w:val="00CF3CA8"/>
    <w:rsid w:val="00CF3CBC"/>
    <w:rsid w:val="00CF3D72"/>
    <w:rsid w:val="00CF3E8F"/>
    <w:rsid w:val="00CF40A3"/>
    <w:rsid w:val="00CF47EB"/>
    <w:rsid w:val="00CF51EB"/>
    <w:rsid w:val="00CF5376"/>
    <w:rsid w:val="00CF562C"/>
    <w:rsid w:val="00CF5D1A"/>
    <w:rsid w:val="00CF6225"/>
    <w:rsid w:val="00CF6AFD"/>
    <w:rsid w:val="00CF74BC"/>
    <w:rsid w:val="00CF75FD"/>
    <w:rsid w:val="00D000D2"/>
    <w:rsid w:val="00D003DB"/>
    <w:rsid w:val="00D00802"/>
    <w:rsid w:val="00D0087B"/>
    <w:rsid w:val="00D00C7B"/>
    <w:rsid w:val="00D0103D"/>
    <w:rsid w:val="00D01536"/>
    <w:rsid w:val="00D02B65"/>
    <w:rsid w:val="00D030B3"/>
    <w:rsid w:val="00D0354E"/>
    <w:rsid w:val="00D036FB"/>
    <w:rsid w:val="00D03EA4"/>
    <w:rsid w:val="00D041D6"/>
    <w:rsid w:val="00D04371"/>
    <w:rsid w:val="00D05017"/>
    <w:rsid w:val="00D05553"/>
    <w:rsid w:val="00D056E0"/>
    <w:rsid w:val="00D05B07"/>
    <w:rsid w:val="00D06253"/>
    <w:rsid w:val="00D065DC"/>
    <w:rsid w:val="00D06C4C"/>
    <w:rsid w:val="00D07ADC"/>
    <w:rsid w:val="00D10213"/>
    <w:rsid w:val="00D10E77"/>
    <w:rsid w:val="00D1117D"/>
    <w:rsid w:val="00D11DE7"/>
    <w:rsid w:val="00D1315C"/>
    <w:rsid w:val="00D136F5"/>
    <w:rsid w:val="00D13A8B"/>
    <w:rsid w:val="00D13B00"/>
    <w:rsid w:val="00D13F58"/>
    <w:rsid w:val="00D1460C"/>
    <w:rsid w:val="00D14623"/>
    <w:rsid w:val="00D15013"/>
    <w:rsid w:val="00D16022"/>
    <w:rsid w:val="00D1720B"/>
    <w:rsid w:val="00D17320"/>
    <w:rsid w:val="00D17738"/>
    <w:rsid w:val="00D1776D"/>
    <w:rsid w:val="00D17DCF"/>
    <w:rsid w:val="00D17FB6"/>
    <w:rsid w:val="00D20105"/>
    <w:rsid w:val="00D203FE"/>
    <w:rsid w:val="00D214F4"/>
    <w:rsid w:val="00D2161E"/>
    <w:rsid w:val="00D21637"/>
    <w:rsid w:val="00D217ED"/>
    <w:rsid w:val="00D21C22"/>
    <w:rsid w:val="00D21CA6"/>
    <w:rsid w:val="00D22058"/>
    <w:rsid w:val="00D22419"/>
    <w:rsid w:val="00D2249E"/>
    <w:rsid w:val="00D22610"/>
    <w:rsid w:val="00D23242"/>
    <w:rsid w:val="00D24144"/>
    <w:rsid w:val="00D25323"/>
    <w:rsid w:val="00D254C3"/>
    <w:rsid w:val="00D25A1C"/>
    <w:rsid w:val="00D2605A"/>
    <w:rsid w:val="00D26AAE"/>
    <w:rsid w:val="00D26BFC"/>
    <w:rsid w:val="00D2711B"/>
    <w:rsid w:val="00D2798B"/>
    <w:rsid w:val="00D27ACB"/>
    <w:rsid w:val="00D27C16"/>
    <w:rsid w:val="00D300C6"/>
    <w:rsid w:val="00D306F3"/>
    <w:rsid w:val="00D31298"/>
    <w:rsid w:val="00D31691"/>
    <w:rsid w:val="00D31F99"/>
    <w:rsid w:val="00D32014"/>
    <w:rsid w:val="00D322A9"/>
    <w:rsid w:val="00D32431"/>
    <w:rsid w:val="00D33039"/>
    <w:rsid w:val="00D334D9"/>
    <w:rsid w:val="00D3364E"/>
    <w:rsid w:val="00D3461F"/>
    <w:rsid w:val="00D34A02"/>
    <w:rsid w:val="00D357BA"/>
    <w:rsid w:val="00D35952"/>
    <w:rsid w:val="00D35D7F"/>
    <w:rsid w:val="00D363BB"/>
    <w:rsid w:val="00D36A8E"/>
    <w:rsid w:val="00D36EC6"/>
    <w:rsid w:val="00D370D5"/>
    <w:rsid w:val="00D37FE2"/>
    <w:rsid w:val="00D402BC"/>
    <w:rsid w:val="00D409C3"/>
    <w:rsid w:val="00D40D86"/>
    <w:rsid w:val="00D413F2"/>
    <w:rsid w:val="00D417C5"/>
    <w:rsid w:val="00D4191A"/>
    <w:rsid w:val="00D41D3F"/>
    <w:rsid w:val="00D423FA"/>
    <w:rsid w:val="00D42DAD"/>
    <w:rsid w:val="00D42EC4"/>
    <w:rsid w:val="00D433AD"/>
    <w:rsid w:val="00D4353D"/>
    <w:rsid w:val="00D43849"/>
    <w:rsid w:val="00D43949"/>
    <w:rsid w:val="00D44067"/>
    <w:rsid w:val="00D442B7"/>
    <w:rsid w:val="00D445AD"/>
    <w:rsid w:val="00D4476C"/>
    <w:rsid w:val="00D44E60"/>
    <w:rsid w:val="00D44FC9"/>
    <w:rsid w:val="00D450D0"/>
    <w:rsid w:val="00D45796"/>
    <w:rsid w:val="00D4587F"/>
    <w:rsid w:val="00D462F1"/>
    <w:rsid w:val="00D46510"/>
    <w:rsid w:val="00D46F69"/>
    <w:rsid w:val="00D46FB0"/>
    <w:rsid w:val="00D477B7"/>
    <w:rsid w:val="00D47860"/>
    <w:rsid w:val="00D47A2A"/>
    <w:rsid w:val="00D47F3C"/>
    <w:rsid w:val="00D500A6"/>
    <w:rsid w:val="00D50210"/>
    <w:rsid w:val="00D50342"/>
    <w:rsid w:val="00D50913"/>
    <w:rsid w:val="00D52770"/>
    <w:rsid w:val="00D528A3"/>
    <w:rsid w:val="00D529C4"/>
    <w:rsid w:val="00D52A09"/>
    <w:rsid w:val="00D52CC7"/>
    <w:rsid w:val="00D52F17"/>
    <w:rsid w:val="00D53805"/>
    <w:rsid w:val="00D5398F"/>
    <w:rsid w:val="00D53A6B"/>
    <w:rsid w:val="00D53E63"/>
    <w:rsid w:val="00D5437B"/>
    <w:rsid w:val="00D543D6"/>
    <w:rsid w:val="00D543FB"/>
    <w:rsid w:val="00D544D6"/>
    <w:rsid w:val="00D547A1"/>
    <w:rsid w:val="00D54AD1"/>
    <w:rsid w:val="00D54C70"/>
    <w:rsid w:val="00D558A9"/>
    <w:rsid w:val="00D55911"/>
    <w:rsid w:val="00D559ED"/>
    <w:rsid w:val="00D561DE"/>
    <w:rsid w:val="00D562CB"/>
    <w:rsid w:val="00D56A7A"/>
    <w:rsid w:val="00D576CC"/>
    <w:rsid w:val="00D57B21"/>
    <w:rsid w:val="00D57C3E"/>
    <w:rsid w:val="00D57E86"/>
    <w:rsid w:val="00D60574"/>
    <w:rsid w:val="00D60C8F"/>
    <w:rsid w:val="00D60F78"/>
    <w:rsid w:val="00D6114B"/>
    <w:rsid w:val="00D611F6"/>
    <w:rsid w:val="00D6177B"/>
    <w:rsid w:val="00D61A53"/>
    <w:rsid w:val="00D61B5A"/>
    <w:rsid w:val="00D61F48"/>
    <w:rsid w:val="00D624E6"/>
    <w:rsid w:val="00D6290E"/>
    <w:rsid w:val="00D62B3D"/>
    <w:rsid w:val="00D62C63"/>
    <w:rsid w:val="00D6413F"/>
    <w:rsid w:val="00D6458C"/>
    <w:rsid w:val="00D64FD4"/>
    <w:rsid w:val="00D65056"/>
    <w:rsid w:val="00D655E1"/>
    <w:rsid w:val="00D66154"/>
    <w:rsid w:val="00D66D62"/>
    <w:rsid w:val="00D67AC7"/>
    <w:rsid w:val="00D67F7F"/>
    <w:rsid w:val="00D7085F"/>
    <w:rsid w:val="00D717D0"/>
    <w:rsid w:val="00D71A72"/>
    <w:rsid w:val="00D71C09"/>
    <w:rsid w:val="00D71CB8"/>
    <w:rsid w:val="00D721B4"/>
    <w:rsid w:val="00D72430"/>
    <w:rsid w:val="00D72C5C"/>
    <w:rsid w:val="00D72FB9"/>
    <w:rsid w:val="00D7301C"/>
    <w:rsid w:val="00D73037"/>
    <w:rsid w:val="00D7316E"/>
    <w:rsid w:val="00D73521"/>
    <w:rsid w:val="00D73658"/>
    <w:rsid w:val="00D737CC"/>
    <w:rsid w:val="00D73D00"/>
    <w:rsid w:val="00D73D9A"/>
    <w:rsid w:val="00D74441"/>
    <w:rsid w:val="00D747CF"/>
    <w:rsid w:val="00D750F8"/>
    <w:rsid w:val="00D758B1"/>
    <w:rsid w:val="00D7597B"/>
    <w:rsid w:val="00D75B4B"/>
    <w:rsid w:val="00D75D17"/>
    <w:rsid w:val="00D7603C"/>
    <w:rsid w:val="00D767E3"/>
    <w:rsid w:val="00D768B7"/>
    <w:rsid w:val="00D76C02"/>
    <w:rsid w:val="00D76CCB"/>
    <w:rsid w:val="00D76D2D"/>
    <w:rsid w:val="00D76E98"/>
    <w:rsid w:val="00D7739C"/>
    <w:rsid w:val="00D7747A"/>
    <w:rsid w:val="00D775B9"/>
    <w:rsid w:val="00D77841"/>
    <w:rsid w:val="00D77970"/>
    <w:rsid w:val="00D77CF7"/>
    <w:rsid w:val="00D805B8"/>
    <w:rsid w:val="00D8092F"/>
    <w:rsid w:val="00D80A58"/>
    <w:rsid w:val="00D80EC1"/>
    <w:rsid w:val="00D80F43"/>
    <w:rsid w:val="00D8120D"/>
    <w:rsid w:val="00D8148D"/>
    <w:rsid w:val="00D81553"/>
    <w:rsid w:val="00D81B11"/>
    <w:rsid w:val="00D82092"/>
    <w:rsid w:val="00D82185"/>
    <w:rsid w:val="00D824FA"/>
    <w:rsid w:val="00D82CB0"/>
    <w:rsid w:val="00D8323B"/>
    <w:rsid w:val="00D841AE"/>
    <w:rsid w:val="00D8471F"/>
    <w:rsid w:val="00D84E1C"/>
    <w:rsid w:val="00D85124"/>
    <w:rsid w:val="00D854CF"/>
    <w:rsid w:val="00D855F3"/>
    <w:rsid w:val="00D8596A"/>
    <w:rsid w:val="00D85EC8"/>
    <w:rsid w:val="00D86406"/>
    <w:rsid w:val="00D869E9"/>
    <w:rsid w:val="00D86BF4"/>
    <w:rsid w:val="00D86F22"/>
    <w:rsid w:val="00D870E0"/>
    <w:rsid w:val="00D87185"/>
    <w:rsid w:val="00D87268"/>
    <w:rsid w:val="00D876F2"/>
    <w:rsid w:val="00D8791B"/>
    <w:rsid w:val="00D87DB7"/>
    <w:rsid w:val="00D90197"/>
    <w:rsid w:val="00D906AD"/>
    <w:rsid w:val="00D90805"/>
    <w:rsid w:val="00D90B81"/>
    <w:rsid w:val="00D91261"/>
    <w:rsid w:val="00D91926"/>
    <w:rsid w:val="00D922CD"/>
    <w:rsid w:val="00D922F4"/>
    <w:rsid w:val="00D926FE"/>
    <w:rsid w:val="00D92F74"/>
    <w:rsid w:val="00D9313E"/>
    <w:rsid w:val="00D9362C"/>
    <w:rsid w:val="00D938C2"/>
    <w:rsid w:val="00D93C6B"/>
    <w:rsid w:val="00D95262"/>
    <w:rsid w:val="00D958D3"/>
    <w:rsid w:val="00D95AC0"/>
    <w:rsid w:val="00D95D96"/>
    <w:rsid w:val="00D96230"/>
    <w:rsid w:val="00D966E6"/>
    <w:rsid w:val="00D967C3"/>
    <w:rsid w:val="00D96AD5"/>
    <w:rsid w:val="00D96E5A"/>
    <w:rsid w:val="00D9701D"/>
    <w:rsid w:val="00D97727"/>
    <w:rsid w:val="00D979F0"/>
    <w:rsid w:val="00DA058A"/>
    <w:rsid w:val="00DA08A9"/>
    <w:rsid w:val="00DA149D"/>
    <w:rsid w:val="00DA18A6"/>
    <w:rsid w:val="00DA1E24"/>
    <w:rsid w:val="00DA2078"/>
    <w:rsid w:val="00DA25B2"/>
    <w:rsid w:val="00DA342E"/>
    <w:rsid w:val="00DA3838"/>
    <w:rsid w:val="00DA4D42"/>
    <w:rsid w:val="00DA4F1F"/>
    <w:rsid w:val="00DA555C"/>
    <w:rsid w:val="00DA59AC"/>
    <w:rsid w:val="00DA61EE"/>
    <w:rsid w:val="00DA6EAF"/>
    <w:rsid w:val="00DA6EF2"/>
    <w:rsid w:val="00DA7046"/>
    <w:rsid w:val="00DA76AE"/>
    <w:rsid w:val="00DA7C02"/>
    <w:rsid w:val="00DA7E90"/>
    <w:rsid w:val="00DB0544"/>
    <w:rsid w:val="00DB06C6"/>
    <w:rsid w:val="00DB079F"/>
    <w:rsid w:val="00DB0C72"/>
    <w:rsid w:val="00DB109E"/>
    <w:rsid w:val="00DB1FE7"/>
    <w:rsid w:val="00DB24A6"/>
    <w:rsid w:val="00DB2D0A"/>
    <w:rsid w:val="00DB3D54"/>
    <w:rsid w:val="00DB3DA4"/>
    <w:rsid w:val="00DB414D"/>
    <w:rsid w:val="00DB443F"/>
    <w:rsid w:val="00DB4AC5"/>
    <w:rsid w:val="00DB549C"/>
    <w:rsid w:val="00DB5B39"/>
    <w:rsid w:val="00DB5FA7"/>
    <w:rsid w:val="00DB65A9"/>
    <w:rsid w:val="00DB66F4"/>
    <w:rsid w:val="00DB7B39"/>
    <w:rsid w:val="00DC0A3E"/>
    <w:rsid w:val="00DC0FD3"/>
    <w:rsid w:val="00DC14A7"/>
    <w:rsid w:val="00DC15A5"/>
    <w:rsid w:val="00DC1852"/>
    <w:rsid w:val="00DC1E63"/>
    <w:rsid w:val="00DC1EF6"/>
    <w:rsid w:val="00DC242A"/>
    <w:rsid w:val="00DC250A"/>
    <w:rsid w:val="00DC25C8"/>
    <w:rsid w:val="00DC28BE"/>
    <w:rsid w:val="00DC2BE4"/>
    <w:rsid w:val="00DC3E6B"/>
    <w:rsid w:val="00DC4B48"/>
    <w:rsid w:val="00DC4FEB"/>
    <w:rsid w:val="00DC505C"/>
    <w:rsid w:val="00DC5963"/>
    <w:rsid w:val="00DC5A8B"/>
    <w:rsid w:val="00DC5EDC"/>
    <w:rsid w:val="00DC5FDD"/>
    <w:rsid w:val="00DC626F"/>
    <w:rsid w:val="00DC6365"/>
    <w:rsid w:val="00DC6729"/>
    <w:rsid w:val="00DC6B1E"/>
    <w:rsid w:val="00DC6B38"/>
    <w:rsid w:val="00DC7075"/>
    <w:rsid w:val="00DC74E5"/>
    <w:rsid w:val="00DC7753"/>
    <w:rsid w:val="00DD0708"/>
    <w:rsid w:val="00DD08EF"/>
    <w:rsid w:val="00DD0FD4"/>
    <w:rsid w:val="00DD190E"/>
    <w:rsid w:val="00DD19E8"/>
    <w:rsid w:val="00DD2104"/>
    <w:rsid w:val="00DD22C4"/>
    <w:rsid w:val="00DD2A61"/>
    <w:rsid w:val="00DD2ADE"/>
    <w:rsid w:val="00DD2E5E"/>
    <w:rsid w:val="00DD30C2"/>
    <w:rsid w:val="00DD3602"/>
    <w:rsid w:val="00DD37B5"/>
    <w:rsid w:val="00DD3C90"/>
    <w:rsid w:val="00DD4D7C"/>
    <w:rsid w:val="00DD56C8"/>
    <w:rsid w:val="00DD5899"/>
    <w:rsid w:val="00DD60E3"/>
    <w:rsid w:val="00DD632D"/>
    <w:rsid w:val="00DD6CCD"/>
    <w:rsid w:val="00DD6DC9"/>
    <w:rsid w:val="00DD6E09"/>
    <w:rsid w:val="00DD6E57"/>
    <w:rsid w:val="00DD705E"/>
    <w:rsid w:val="00DD7C11"/>
    <w:rsid w:val="00DE0126"/>
    <w:rsid w:val="00DE0538"/>
    <w:rsid w:val="00DE0F41"/>
    <w:rsid w:val="00DE12D9"/>
    <w:rsid w:val="00DE1348"/>
    <w:rsid w:val="00DE166D"/>
    <w:rsid w:val="00DE1BDC"/>
    <w:rsid w:val="00DE1D18"/>
    <w:rsid w:val="00DE1EE6"/>
    <w:rsid w:val="00DE1F3F"/>
    <w:rsid w:val="00DE2597"/>
    <w:rsid w:val="00DE25A1"/>
    <w:rsid w:val="00DE26DD"/>
    <w:rsid w:val="00DE2C20"/>
    <w:rsid w:val="00DE2C4A"/>
    <w:rsid w:val="00DE30FB"/>
    <w:rsid w:val="00DE3523"/>
    <w:rsid w:val="00DE4723"/>
    <w:rsid w:val="00DE4AFC"/>
    <w:rsid w:val="00DE4FC5"/>
    <w:rsid w:val="00DE5432"/>
    <w:rsid w:val="00DE5463"/>
    <w:rsid w:val="00DE5BB4"/>
    <w:rsid w:val="00DE5DB3"/>
    <w:rsid w:val="00DE5E58"/>
    <w:rsid w:val="00DE64D2"/>
    <w:rsid w:val="00DE72CD"/>
    <w:rsid w:val="00DE74A3"/>
    <w:rsid w:val="00DF0008"/>
    <w:rsid w:val="00DF0281"/>
    <w:rsid w:val="00DF031B"/>
    <w:rsid w:val="00DF034D"/>
    <w:rsid w:val="00DF134C"/>
    <w:rsid w:val="00DF168D"/>
    <w:rsid w:val="00DF1D25"/>
    <w:rsid w:val="00DF266B"/>
    <w:rsid w:val="00DF2849"/>
    <w:rsid w:val="00DF28CF"/>
    <w:rsid w:val="00DF2FCE"/>
    <w:rsid w:val="00DF34AB"/>
    <w:rsid w:val="00DF3534"/>
    <w:rsid w:val="00DF3609"/>
    <w:rsid w:val="00DF4355"/>
    <w:rsid w:val="00DF43C3"/>
    <w:rsid w:val="00DF4A6E"/>
    <w:rsid w:val="00DF4D6C"/>
    <w:rsid w:val="00DF5719"/>
    <w:rsid w:val="00DF580E"/>
    <w:rsid w:val="00DF62D6"/>
    <w:rsid w:val="00DF7245"/>
    <w:rsid w:val="00DF74FC"/>
    <w:rsid w:val="00DF7801"/>
    <w:rsid w:val="00DF7805"/>
    <w:rsid w:val="00DF79E4"/>
    <w:rsid w:val="00E000AA"/>
    <w:rsid w:val="00E00436"/>
    <w:rsid w:val="00E007FE"/>
    <w:rsid w:val="00E008AC"/>
    <w:rsid w:val="00E00D64"/>
    <w:rsid w:val="00E01225"/>
    <w:rsid w:val="00E0221E"/>
    <w:rsid w:val="00E02782"/>
    <w:rsid w:val="00E029C1"/>
    <w:rsid w:val="00E02AD3"/>
    <w:rsid w:val="00E02F6C"/>
    <w:rsid w:val="00E0349B"/>
    <w:rsid w:val="00E037A6"/>
    <w:rsid w:val="00E037D9"/>
    <w:rsid w:val="00E03CD3"/>
    <w:rsid w:val="00E03D85"/>
    <w:rsid w:val="00E05245"/>
    <w:rsid w:val="00E0576F"/>
    <w:rsid w:val="00E065F3"/>
    <w:rsid w:val="00E07B4E"/>
    <w:rsid w:val="00E10B26"/>
    <w:rsid w:val="00E1232F"/>
    <w:rsid w:val="00E12791"/>
    <w:rsid w:val="00E12DC7"/>
    <w:rsid w:val="00E12EE0"/>
    <w:rsid w:val="00E131E1"/>
    <w:rsid w:val="00E137D5"/>
    <w:rsid w:val="00E13D7E"/>
    <w:rsid w:val="00E14148"/>
    <w:rsid w:val="00E146FF"/>
    <w:rsid w:val="00E14A56"/>
    <w:rsid w:val="00E14F50"/>
    <w:rsid w:val="00E15032"/>
    <w:rsid w:val="00E165FB"/>
    <w:rsid w:val="00E17976"/>
    <w:rsid w:val="00E203C6"/>
    <w:rsid w:val="00E21380"/>
    <w:rsid w:val="00E22A66"/>
    <w:rsid w:val="00E23144"/>
    <w:rsid w:val="00E23849"/>
    <w:rsid w:val="00E25063"/>
    <w:rsid w:val="00E269F1"/>
    <w:rsid w:val="00E26AE5"/>
    <w:rsid w:val="00E26CCF"/>
    <w:rsid w:val="00E27488"/>
    <w:rsid w:val="00E27622"/>
    <w:rsid w:val="00E279F8"/>
    <w:rsid w:val="00E27BA6"/>
    <w:rsid w:val="00E302D7"/>
    <w:rsid w:val="00E30780"/>
    <w:rsid w:val="00E30793"/>
    <w:rsid w:val="00E30E8E"/>
    <w:rsid w:val="00E30FAD"/>
    <w:rsid w:val="00E31006"/>
    <w:rsid w:val="00E3105D"/>
    <w:rsid w:val="00E31060"/>
    <w:rsid w:val="00E31565"/>
    <w:rsid w:val="00E3178C"/>
    <w:rsid w:val="00E31AEF"/>
    <w:rsid w:val="00E31E31"/>
    <w:rsid w:val="00E32BF2"/>
    <w:rsid w:val="00E32DE2"/>
    <w:rsid w:val="00E32E63"/>
    <w:rsid w:val="00E3332D"/>
    <w:rsid w:val="00E33737"/>
    <w:rsid w:val="00E344CD"/>
    <w:rsid w:val="00E34F34"/>
    <w:rsid w:val="00E35C72"/>
    <w:rsid w:val="00E368D4"/>
    <w:rsid w:val="00E3738D"/>
    <w:rsid w:val="00E376F8"/>
    <w:rsid w:val="00E37791"/>
    <w:rsid w:val="00E37F43"/>
    <w:rsid w:val="00E40555"/>
    <w:rsid w:val="00E4058C"/>
    <w:rsid w:val="00E40BC7"/>
    <w:rsid w:val="00E41406"/>
    <w:rsid w:val="00E416F7"/>
    <w:rsid w:val="00E41C13"/>
    <w:rsid w:val="00E41DCA"/>
    <w:rsid w:val="00E42127"/>
    <w:rsid w:val="00E423D5"/>
    <w:rsid w:val="00E4245A"/>
    <w:rsid w:val="00E42494"/>
    <w:rsid w:val="00E427CE"/>
    <w:rsid w:val="00E42C07"/>
    <w:rsid w:val="00E4305E"/>
    <w:rsid w:val="00E43C6A"/>
    <w:rsid w:val="00E447AF"/>
    <w:rsid w:val="00E44D86"/>
    <w:rsid w:val="00E44ECC"/>
    <w:rsid w:val="00E4563C"/>
    <w:rsid w:val="00E45E0C"/>
    <w:rsid w:val="00E45F8A"/>
    <w:rsid w:val="00E46092"/>
    <w:rsid w:val="00E460AB"/>
    <w:rsid w:val="00E4695E"/>
    <w:rsid w:val="00E46FAF"/>
    <w:rsid w:val="00E4703E"/>
    <w:rsid w:val="00E47C61"/>
    <w:rsid w:val="00E47E73"/>
    <w:rsid w:val="00E5006A"/>
    <w:rsid w:val="00E50085"/>
    <w:rsid w:val="00E50345"/>
    <w:rsid w:val="00E50710"/>
    <w:rsid w:val="00E50D17"/>
    <w:rsid w:val="00E50F15"/>
    <w:rsid w:val="00E51848"/>
    <w:rsid w:val="00E51C8E"/>
    <w:rsid w:val="00E52515"/>
    <w:rsid w:val="00E528A4"/>
    <w:rsid w:val="00E5306B"/>
    <w:rsid w:val="00E533C6"/>
    <w:rsid w:val="00E535A1"/>
    <w:rsid w:val="00E54B1F"/>
    <w:rsid w:val="00E54F79"/>
    <w:rsid w:val="00E55094"/>
    <w:rsid w:val="00E552A8"/>
    <w:rsid w:val="00E554A3"/>
    <w:rsid w:val="00E56B42"/>
    <w:rsid w:val="00E57150"/>
    <w:rsid w:val="00E57527"/>
    <w:rsid w:val="00E57D6C"/>
    <w:rsid w:val="00E600A7"/>
    <w:rsid w:val="00E6011C"/>
    <w:rsid w:val="00E604AC"/>
    <w:rsid w:val="00E60B85"/>
    <w:rsid w:val="00E62113"/>
    <w:rsid w:val="00E6273C"/>
    <w:rsid w:val="00E62833"/>
    <w:rsid w:val="00E63666"/>
    <w:rsid w:val="00E63F40"/>
    <w:rsid w:val="00E64010"/>
    <w:rsid w:val="00E64753"/>
    <w:rsid w:val="00E6484E"/>
    <w:rsid w:val="00E6497E"/>
    <w:rsid w:val="00E64F7A"/>
    <w:rsid w:val="00E650E0"/>
    <w:rsid w:val="00E65325"/>
    <w:rsid w:val="00E655D5"/>
    <w:rsid w:val="00E65717"/>
    <w:rsid w:val="00E65818"/>
    <w:rsid w:val="00E65B26"/>
    <w:rsid w:val="00E65DAB"/>
    <w:rsid w:val="00E66161"/>
    <w:rsid w:val="00E661A2"/>
    <w:rsid w:val="00E66A6B"/>
    <w:rsid w:val="00E66BD0"/>
    <w:rsid w:val="00E67606"/>
    <w:rsid w:val="00E67AC8"/>
    <w:rsid w:val="00E7039B"/>
    <w:rsid w:val="00E7062F"/>
    <w:rsid w:val="00E707C2"/>
    <w:rsid w:val="00E70C7B"/>
    <w:rsid w:val="00E71B06"/>
    <w:rsid w:val="00E72418"/>
    <w:rsid w:val="00E72665"/>
    <w:rsid w:val="00E72CD3"/>
    <w:rsid w:val="00E72DF5"/>
    <w:rsid w:val="00E73269"/>
    <w:rsid w:val="00E73C30"/>
    <w:rsid w:val="00E74947"/>
    <w:rsid w:val="00E75174"/>
    <w:rsid w:val="00E754AB"/>
    <w:rsid w:val="00E762B3"/>
    <w:rsid w:val="00E766D9"/>
    <w:rsid w:val="00E76738"/>
    <w:rsid w:val="00E768A2"/>
    <w:rsid w:val="00E76F2E"/>
    <w:rsid w:val="00E76F88"/>
    <w:rsid w:val="00E77843"/>
    <w:rsid w:val="00E817D1"/>
    <w:rsid w:val="00E818DF"/>
    <w:rsid w:val="00E81995"/>
    <w:rsid w:val="00E81D57"/>
    <w:rsid w:val="00E81EF1"/>
    <w:rsid w:val="00E82212"/>
    <w:rsid w:val="00E823C4"/>
    <w:rsid w:val="00E839C4"/>
    <w:rsid w:val="00E83B88"/>
    <w:rsid w:val="00E83BB4"/>
    <w:rsid w:val="00E840FF"/>
    <w:rsid w:val="00E8412B"/>
    <w:rsid w:val="00E84AE8"/>
    <w:rsid w:val="00E84B2E"/>
    <w:rsid w:val="00E84B73"/>
    <w:rsid w:val="00E86066"/>
    <w:rsid w:val="00E86274"/>
    <w:rsid w:val="00E870CF"/>
    <w:rsid w:val="00E870E9"/>
    <w:rsid w:val="00E87A15"/>
    <w:rsid w:val="00E87D84"/>
    <w:rsid w:val="00E904DE"/>
    <w:rsid w:val="00E917AC"/>
    <w:rsid w:val="00E92059"/>
    <w:rsid w:val="00E92780"/>
    <w:rsid w:val="00E92A9E"/>
    <w:rsid w:val="00E92C36"/>
    <w:rsid w:val="00E93403"/>
    <w:rsid w:val="00E943D3"/>
    <w:rsid w:val="00E947FA"/>
    <w:rsid w:val="00E949DD"/>
    <w:rsid w:val="00E950BE"/>
    <w:rsid w:val="00E95340"/>
    <w:rsid w:val="00E96DD5"/>
    <w:rsid w:val="00E9713D"/>
    <w:rsid w:val="00E973A0"/>
    <w:rsid w:val="00E9745A"/>
    <w:rsid w:val="00E9757B"/>
    <w:rsid w:val="00E97674"/>
    <w:rsid w:val="00E979F9"/>
    <w:rsid w:val="00E97CE3"/>
    <w:rsid w:val="00E97E7D"/>
    <w:rsid w:val="00EA02C0"/>
    <w:rsid w:val="00EA1A3B"/>
    <w:rsid w:val="00EA20E6"/>
    <w:rsid w:val="00EA2289"/>
    <w:rsid w:val="00EA2451"/>
    <w:rsid w:val="00EA2535"/>
    <w:rsid w:val="00EA25AD"/>
    <w:rsid w:val="00EA2913"/>
    <w:rsid w:val="00EA292D"/>
    <w:rsid w:val="00EA2BE2"/>
    <w:rsid w:val="00EA300B"/>
    <w:rsid w:val="00EA43F5"/>
    <w:rsid w:val="00EA4AD8"/>
    <w:rsid w:val="00EA5193"/>
    <w:rsid w:val="00EA522A"/>
    <w:rsid w:val="00EA52CE"/>
    <w:rsid w:val="00EA54F2"/>
    <w:rsid w:val="00EA594A"/>
    <w:rsid w:val="00EA5AC8"/>
    <w:rsid w:val="00EA6DCE"/>
    <w:rsid w:val="00EA6F21"/>
    <w:rsid w:val="00EA78F4"/>
    <w:rsid w:val="00EB05C2"/>
    <w:rsid w:val="00EB0793"/>
    <w:rsid w:val="00EB0B70"/>
    <w:rsid w:val="00EB13CA"/>
    <w:rsid w:val="00EB1C9B"/>
    <w:rsid w:val="00EB1CB0"/>
    <w:rsid w:val="00EB1E63"/>
    <w:rsid w:val="00EB29F6"/>
    <w:rsid w:val="00EB2DAD"/>
    <w:rsid w:val="00EB3731"/>
    <w:rsid w:val="00EB3C6D"/>
    <w:rsid w:val="00EB401B"/>
    <w:rsid w:val="00EB496E"/>
    <w:rsid w:val="00EB4B1C"/>
    <w:rsid w:val="00EB5032"/>
    <w:rsid w:val="00EB52A1"/>
    <w:rsid w:val="00EB5E60"/>
    <w:rsid w:val="00EB5EDD"/>
    <w:rsid w:val="00EB6427"/>
    <w:rsid w:val="00EB6C1F"/>
    <w:rsid w:val="00EB776E"/>
    <w:rsid w:val="00EC00FB"/>
    <w:rsid w:val="00EC011A"/>
    <w:rsid w:val="00EC01C4"/>
    <w:rsid w:val="00EC0386"/>
    <w:rsid w:val="00EC03AF"/>
    <w:rsid w:val="00EC08E1"/>
    <w:rsid w:val="00EC0C11"/>
    <w:rsid w:val="00EC0DF0"/>
    <w:rsid w:val="00EC0F4B"/>
    <w:rsid w:val="00EC168E"/>
    <w:rsid w:val="00EC1A6D"/>
    <w:rsid w:val="00EC2503"/>
    <w:rsid w:val="00EC2870"/>
    <w:rsid w:val="00EC29F2"/>
    <w:rsid w:val="00EC3B20"/>
    <w:rsid w:val="00EC3D5D"/>
    <w:rsid w:val="00EC3EF5"/>
    <w:rsid w:val="00EC429A"/>
    <w:rsid w:val="00EC4779"/>
    <w:rsid w:val="00EC4913"/>
    <w:rsid w:val="00EC4E32"/>
    <w:rsid w:val="00EC5A70"/>
    <w:rsid w:val="00EC6267"/>
    <w:rsid w:val="00EC655A"/>
    <w:rsid w:val="00EC6CA6"/>
    <w:rsid w:val="00EC7D8F"/>
    <w:rsid w:val="00EC7EF7"/>
    <w:rsid w:val="00ED082C"/>
    <w:rsid w:val="00ED0D39"/>
    <w:rsid w:val="00ED11F2"/>
    <w:rsid w:val="00ED1BC8"/>
    <w:rsid w:val="00ED1ECF"/>
    <w:rsid w:val="00ED2279"/>
    <w:rsid w:val="00ED2525"/>
    <w:rsid w:val="00ED2A84"/>
    <w:rsid w:val="00ED2D38"/>
    <w:rsid w:val="00ED2ECB"/>
    <w:rsid w:val="00ED3CDA"/>
    <w:rsid w:val="00ED3DCA"/>
    <w:rsid w:val="00ED45B9"/>
    <w:rsid w:val="00ED49FF"/>
    <w:rsid w:val="00ED4B27"/>
    <w:rsid w:val="00ED5AF4"/>
    <w:rsid w:val="00ED65DD"/>
    <w:rsid w:val="00ED6757"/>
    <w:rsid w:val="00ED6CE7"/>
    <w:rsid w:val="00ED6E96"/>
    <w:rsid w:val="00ED7154"/>
    <w:rsid w:val="00ED7234"/>
    <w:rsid w:val="00ED753A"/>
    <w:rsid w:val="00ED79B8"/>
    <w:rsid w:val="00EE087D"/>
    <w:rsid w:val="00EE0FB4"/>
    <w:rsid w:val="00EE11BD"/>
    <w:rsid w:val="00EE12BF"/>
    <w:rsid w:val="00EE13AB"/>
    <w:rsid w:val="00EE1463"/>
    <w:rsid w:val="00EE1516"/>
    <w:rsid w:val="00EE1A59"/>
    <w:rsid w:val="00EE1A75"/>
    <w:rsid w:val="00EE1FE5"/>
    <w:rsid w:val="00EE236D"/>
    <w:rsid w:val="00EE26EB"/>
    <w:rsid w:val="00EE282A"/>
    <w:rsid w:val="00EE2850"/>
    <w:rsid w:val="00EE3448"/>
    <w:rsid w:val="00EE456C"/>
    <w:rsid w:val="00EE4C33"/>
    <w:rsid w:val="00EE4DDD"/>
    <w:rsid w:val="00EE5D72"/>
    <w:rsid w:val="00EE6077"/>
    <w:rsid w:val="00EE61B5"/>
    <w:rsid w:val="00EE6321"/>
    <w:rsid w:val="00EE6364"/>
    <w:rsid w:val="00EE6DCF"/>
    <w:rsid w:val="00EE7B02"/>
    <w:rsid w:val="00EE7B29"/>
    <w:rsid w:val="00EE7C98"/>
    <w:rsid w:val="00EF051C"/>
    <w:rsid w:val="00EF0735"/>
    <w:rsid w:val="00EF0D2F"/>
    <w:rsid w:val="00EF0E29"/>
    <w:rsid w:val="00EF114B"/>
    <w:rsid w:val="00EF163A"/>
    <w:rsid w:val="00EF1699"/>
    <w:rsid w:val="00EF2016"/>
    <w:rsid w:val="00EF20E6"/>
    <w:rsid w:val="00EF2EDF"/>
    <w:rsid w:val="00EF3074"/>
    <w:rsid w:val="00EF3781"/>
    <w:rsid w:val="00EF381A"/>
    <w:rsid w:val="00EF3C3D"/>
    <w:rsid w:val="00EF42F8"/>
    <w:rsid w:val="00EF5410"/>
    <w:rsid w:val="00EF5782"/>
    <w:rsid w:val="00EF5833"/>
    <w:rsid w:val="00EF5EF9"/>
    <w:rsid w:val="00EF6B48"/>
    <w:rsid w:val="00EF6E8D"/>
    <w:rsid w:val="00EF6FFD"/>
    <w:rsid w:val="00EF7D92"/>
    <w:rsid w:val="00F002F9"/>
    <w:rsid w:val="00F011B6"/>
    <w:rsid w:val="00F019C5"/>
    <w:rsid w:val="00F01A39"/>
    <w:rsid w:val="00F01B1E"/>
    <w:rsid w:val="00F01EFA"/>
    <w:rsid w:val="00F01FCA"/>
    <w:rsid w:val="00F021FB"/>
    <w:rsid w:val="00F02902"/>
    <w:rsid w:val="00F029B2"/>
    <w:rsid w:val="00F03335"/>
    <w:rsid w:val="00F03739"/>
    <w:rsid w:val="00F038F9"/>
    <w:rsid w:val="00F04E36"/>
    <w:rsid w:val="00F05919"/>
    <w:rsid w:val="00F05ED0"/>
    <w:rsid w:val="00F05EF9"/>
    <w:rsid w:val="00F06491"/>
    <w:rsid w:val="00F06557"/>
    <w:rsid w:val="00F067B5"/>
    <w:rsid w:val="00F072EC"/>
    <w:rsid w:val="00F07CC9"/>
    <w:rsid w:val="00F07D34"/>
    <w:rsid w:val="00F07DCF"/>
    <w:rsid w:val="00F10CA7"/>
    <w:rsid w:val="00F11414"/>
    <w:rsid w:val="00F119F6"/>
    <w:rsid w:val="00F121BF"/>
    <w:rsid w:val="00F12634"/>
    <w:rsid w:val="00F12702"/>
    <w:rsid w:val="00F13493"/>
    <w:rsid w:val="00F1374C"/>
    <w:rsid w:val="00F13E70"/>
    <w:rsid w:val="00F13EAA"/>
    <w:rsid w:val="00F14482"/>
    <w:rsid w:val="00F1460B"/>
    <w:rsid w:val="00F14B09"/>
    <w:rsid w:val="00F14D3D"/>
    <w:rsid w:val="00F16632"/>
    <w:rsid w:val="00F167FA"/>
    <w:rsid w:val="00F16A42"/>
    <w:rsid w:val="00F16B06"/>
    <w:rsid w:val="00F16EC4"/>
    <w:rsid w:val="00F16ECA"/>
    <w:rsid w:val="00F17089"/>
    <w:rsid w:val="00F175B5"/>
    <w:rsid w:val="00F17962"/>
    <w:rsid w:val="00F17CE7"/>
    <w:rsid w:val="00F20429"/>
    <w:rsid w:val="00F20489"/>
    <w:rsid w:val="00F20A03"/>
    <w:rsid w:val="00F20C21"/>
    <w:rsid w:val="00F20C36"/>
    <w:rsid w:val="00F21135"/>
    <w:rsid w:val="00F212B6"/>
    <w:rsid w:val="00F21B66"/>
    <w:rsid w:val="00F21E3D"/>
    <w:rsid w:val="00F21E93"/>
    <w:rsid w:val="00F22542"/>
    <w:rsid w:val="00F22965"/>
    <w:rsid w:val="00F22DF8"/>
    <w:rsid w:val="00F230D2"/>
    <w:rsid w:val="00F232A2"/>
    <w:rsid w:val="00F2350D"/>
    <w:rsid w:val="00F236BE"/>
    <w:rsid w:val="00F241EA"/>
    <w:rsid w:val="00F24301"/>
    <w:rsid w:val="00F248ED"/>
    <w:rsid w:val="00F256C3"/>
    <w:rsid w:val="00F257E7"/>
    <w:rsid w:val="00F25A5F"/>
    <w:rsid w:val="00F25E3E"/>
    <w:rsid w:val="00F25E87"/>
    <w:rsid w:val="00F264E3"/>
    <w:rsid w:val="00F26D24"/>
    <w:rsid w:val="00F27410"/>
    <w:rsid w:val="00F27670"/>
    <w:rsid w:val="00F2771F"/>
    <w:rsid w:val="00F277E1"/>
    <w:rsid w:val="00F27B7A"/>
    <w:rsid w:val="00F30107"/>
    <w:rsid w:val="00F30274"/>
    <w:rsid w:val="00F305B0"/>
    <w:rsid w:val="00F3078D"/>
    <w:rsid w:val="00F30F4E"/>
    <w:rsid w:val="00F31328"/>
    <w:rsid w:val="00F315A3"/>
    <w:rsid w:val="00F31656"/>
    <w:rsid w:val="00F319A4"/>
    <w:rsid w:val="00F32532"/>
    <w:rsid w:val="00F32D40"/>
    <w:rsid w:val="00F33CC3"/>
    <w:rsid w:val="00F33D5E"/>
    <w:rsid w:val="00F345E9"/>
    <w:rsid w:val="00F35336"/>
    <w:rsid w:val="00F35869"/>
    <w:rsid w:val="00F35E4E"/>
    <w:rsid w:val="00F35F0C"/>
    <w:rsid w:val="00F35FE1"/>
    <w:rsid w:val="00F36D44"/>
    <w:rsid w:val="00F37837"/>
    <w:rsid w:val="00F37BB3"/>
    <w:rsid w:val="00F37C18"/>
    <w:rsid w:val="00F37EC3"/>
    <w:rsid w:val="00F401EB"/>
    <w:rsid w:val="00F4054B"/>
    <w:rsid w:val="00F40731"/>
    <w:rsid w:val="00F407AF"/>
    <w:rsid w:val="00F40A9D"/>
    <w:rsid w:val="00F40E79"/>
    <w:rsid w:val="00F410A0"/>
    <w:rsid w:val="00F414EC"/>
    <w:rsid w:val="00F42279"/>
    <w:rsid w:val="00F42537"/>
    <w:rsid w:val="00F42819"/>
    <w:rsid w:val="00F42B1A"/>
    <w:rsid w:val="00F42BB2"/>
    <w:rsid w:val="00F42FED"/>
    <w:rsid w:val="00F43711"/>
    <w:rsid w:val="00F43F51"/>
    <w:rsid w:val="00F44454"/>
    <w:rsid w:val="00F45123"/>
    <w:rsid w:val="00F4512C"/>
    <w:rsid w:val="00F45F49"/>
    <w:rsid w:val="00F466FE"/>
    <w:rsid w:val="00F46B5E"/>
    <w:rsid w:val="00F471D1"/>
    <w:rsid w:val="00F47A6D"/>
    <w:rsid w:val="00F47BBC"/>
    <w:rsid w:val="00F47CED"/>
    <w:rsid w:val="00F47F43"/>
    <w:rsid w:val="00F50281"/>
    <w:rsid w:val="00F50DA9"/>
    <w:rsid w:val="00F50E6D"/>
    <w:rsid w:val="00F51D17"/>
    <w:rsid w:val="00F52237"/>
    <w:rsid w:val="00F523B0"/>
    <w:rsid w:val="00F525BE"/>
    <w:rsid w:val="00F527B5"/>
    <w:rsid w:val="00F52E6B"/>
    <w:rsid w:val="00F53465"/>
    <w:rsid w:val="00F5349A"/>
    <w:rsid w:val="00F53B6A"/>
    <w:rsid w:val="00F5495B"/>
    <w:rsid w:val="00F54BE6"/>
    <w:rsid w:val="00F5574C"/>
    <w:rsid w:val="00F55D55"/>
    <w:rsid w:val="00F56741"/>
    <w:rsid w:val="00F56DA2"/>
    <w:rsid w:val="00F573A8"/>
    <w:rsid w:val="00F578A0"/>
    <w:rsid w:val="00F57C63"/>
    <w:rsid w:val="00F57D2D"/>
    <w:rsid w:val="00F60AD0"/>
    <w:rsid w:val="00F60FD6"/>
    <w:rsid w:val="00F619F1"/>
    <w:rsid w:val="00F61E4A"/>
    <w:rsid w:val="00F62032"/>
    <w:rsid w:val="00F62A42"/>
    <w:rsid w:val="00F62A82"/>
    <w:rsid w:val="00F632C2"/>
    <w:rsid w:val="00F6393A"/>
    <w:rsid w:val="00F6419A"/>
    <w:rsid w:val="00F64209"/>
    <w:rsid w:val="00F64ABA"/>
    <w:rsid w:val="00F65181"/>
    <w:rsid w:val="00F65555"/>
    <w:rsid w:val="00F65AAD"/>
    <w:rsid w:val="00F65DB4"/>
    <w:rsid w:val="00F661A8"/>
    <w:rsid w:val="00F665FC"/>
    <w:rsid w:val="00F666EE"/>
    <w:rsid w:val="00F66C85"/>
    <w:rsid w:val="00F67311"/>
    <w:rsid w:val="00F6788E"/>
    <w:rsid w:val="00F67B67"/>
    <w:rsid w:val="00F67ED0"/>
    <w:rsid w:val="00F67EFA"/>
    <w:rsid w:val="00F702BE"/>
    <w:rsid w:val="00F70695"/>
    <w:rsid w:val="00F711E8"/>
    <w:rsid w:val="00F711E9"/>
    <w:rsid w:val="00F72047"/>
    <w:rsid w:val="00F72144"/>
    <w:rsid w:val="00F72534"/>
    <w:rsid w:val="00F72846"/>
    <w:rsid w:val="00F72C85"/>
    <w:rsid w:val="00F72E6E"/>
    <w:rsid w:val="00F732D7"/>
    <w:rsid w:val="00F7386D"/>
    <w:rsid w:val="00F73A10"/>
    <w:rsid w:val="00F73B65"/>
    <w:rsid w:val="00F73D3D"/>
    <w:rsid w:val="00F74727"/>
    <w:rsid w:val="00F748D4"/>
    <w:rsid w:val="00F74916"/>
    <w:rsid w:val="00F75575"/>
    <w:rsid w:val="00F7580A"/>
    <w:rsid w:val="00F7691D"/>
    <w:rsid w:val="00F76DF9"/>
    <w:rsid w:val="00F77611"/>
    <w:rsid w:val="00F779F7"/>
    <w:rsid w:val="00F8099E"/>
    <w:rsid w:val="00F80E61"/>
    <w:rsid w:val="00F81982"/>
    <w:rsid w:val="00F81F2D"/>
    <w:rsid w:val="00F81F76"/>
    <w:rsid w:val="00F836DE"/>
    <w:rsid w:val="00F839DB"/>
    <w:rsid w:val="00F83A47"/>
    <w:rsid w:val="00F83ACC"/>
    <w:rsid w:val="00F843AD"/>
    <w:rsid w:val="00F845AC"/>
    <w:rsid w:val="00F85424"/>
    <w:rsid w:val="00F859E1"/>
    <w:rsid w:val="00F865BC"/>
    <w:rsid w:val="00F86853"/>
    <w:rsid w:val="00F8698F"/>
    <w:rsid w:val="00F8708E"/>
    <w:rsid w:val="00F875AD"/>
    <w:rsid w:val="00F875E5"/>
    <w:rsid w:val="00F87AB1"/>
    <w:rsid w:val="00F87AE2"/>
    <w:rsid w:val="00F90011"/>
    <w:rsid w:val="00F90606"/>
    <w:rsid w:val="00F908A9"/>
    <w:rsid w:val="00F90A77"/>
    <w:rsid w:val="00F91025"/>
    <w:rsid w:val="00F9130D"/>
    <w:rsid w:val="00F917FB"/>
    <w:rsid w:val="00F9188D"/>
    <w:rsid w:val="00F91986"/>
    <w:rsid w:val="00F92237"/>
    <w:rsid w:val="00F9255E"/>
    <w:rsid w:val="00F925BD"/>
    <w:rsid w:val="00F92641"/>
    <w:rsid w:val="00F94CA3"/>
    <w:rsid w:val="00F94FA5"/>
    <w:rsid w:val="00F9587C"/>
    <w:rsid w:val="00F95A06"/>
    <w:rsid w:val="00F95B6B"/>
    <w:rsid w:val="00F96496"/>
    <w:rsid w:val="00F964C0"/>
    <w:rsid w:val="00F96D7E"/>
    <w:rsid w:val="00F9798A"/>
    <w:rsid w:val="00F97993"/>
    <w:rsid w:val="00F97D88"/>
    <w:rsid w:val="00FA004E"/>
    <w:rsid w:val="00FA0631"/>
    <w:rsid w:val="00FA11DC"/>
    <w:rsid w:val="00FA13FB"/>
    <w:rsid w:val="00FA1E36"/>
    <w:rsid w:val="00FA1E46"/>
    <w:rsid w:val="00FA1E4E"/>
    <w:rsid w:val="00FA1EAC"/>
    <w:rsid w:val="00FA26E1"/>
    <w:rsid w:val="00FA27D8"/>
    <w:rsid w:val="00FA30CD"/>
    <w:rsid w:val="00FA4F3D"/>
    <w:rsid w:val="00FA524B"/>
    <w:rsid w:val="00FA6B4A"/>
    <w:rsid w:val="00FA6B68"/>
    <w:rsid w:val="00FA6C46"/>
    <w:rsid w:val="00FA76EE"/>
    <w:rsid w:val="00FA7B5D"/>
    <w:rsid w:val="00FB0950"/>
    <w:rsid w:val="00FB13AE"/>
    <w:rsid w:val="00FB1611"/>
    <w:rsid w:val="00FB1EC5"/>
    <w:rsid w:val="00FB2359"/>
    <w:rsid w:val="00FB2C59"/>
    <w:rsid w:val="00FB3594"/>
    <w:rsid w:val="00FB3C71"/>
    <w:rsid w:val="00FB3E7F"/>
    <w:rsid w:val="00FB41E9"/>
    <w:rsid w:val="00FB46C1"/>
    <w:rsid w:val="00FB4F94"/>
    <w:rsid w:val="00FB4FEE"/>
    <w:rsid w:val="00FB5232"/>
    <w:rsid w:val="00FB53DC"/>
    <w:rsid w:val="00FB566C"/>
    <w:rsid w:val="00FB6AE5"/>
    <w:rsid w:val="00FB6E62"/>
    <w:rsid w:val="00FB6FC6"/>
    <w:rsid w:val="00FB727C"/>
    <w:rsid w:val="00FB77A9"/>
    <w:rsid w:val="00FB79A1"/>
    <w:rsid w:val="00FB7D9F"/>
    <w:rsid w:val="00FB7DB9"/>
    <w:rsid w:val="00FC0A55"/>
    <w:rsid w:val="00FC0C26"/>
    <w:rsid w:val="00FC0F71"/>
    <w:rsid w:val="00FC110D"/>
    <w:rsid w:val="00FC1263"/>
    <w:rsid w:val="00FC1CA8"/>
    <w:rsid w:val="00FC1D6F"/>
    <w:rsid w:val="00FC1E24"/>
    <w:rsid w:val="00FC1EDF"/>
    <w:rsid w:val="00FC1FCA"/>
    <w:rsid w:val="00FC2B83"/>
    <w:rsid w:val="00FC44FC"/>
    <w:rsid w:val="00FC52C7"/>
    <w:rsid w:val="00FC59ED"/>
    <w:rsid w:val="00FC6182"/>
    <w:rsid w:val="00FC64CC"/>
    <w:rsid w:val="00FC678F"/>
    <w:rsid w:val="00FC67CF"/>
    <w:rsid w:val="00FC6B28"/>
    <w:rsid w:val="00FC6CC6"/>
    <w:rsid w:val="00FC7463"/>
    <w:rsid w:val="00FC75F0"/>
    <w:rsid w:val="00FC7675"/>
    <w:rsid w:val="00FC7882"/>
    <w:rsid w:val="00FC7A2A"/>
    <w:rsid w:val="00FC7F9F"/>
    <w:rsid w:val="00FD10C9"/>
    <w:rsid w:val="00FD1194"/>
    <w:rsid w:val="00FD131E"/>
    <w:rsid w:val="00FD1971"/>
    <w:rsid w:val="00FD1FCE"/>
    <w:rsid w:val="00FD2239"/>
    <w:rsid w:val="00FD2374"/>
    <w:rsid w:val="00FD23FA"/>
    <w:rsid w:val="00FD2480"/>
    <w:rsid w:val="00FD24A5"/>
    <w:rsid w:val="00FD268F"/>
    <w:rsid w:val="00FD29E0"/>
    <w:rsid w:val="00FD305B"/>
    <w:rsid w:val="00FD343B"/>
    <w:rsid w:val="00FD343D"/>
    <w:rsid w:val="00FD4328"/>
    <w:rsid w:val="00FD457C"/>
    <w:rsid w:val="00FD4EC4"/>
    <w:rsid w:val="00FD5A29"/>
    <w:rsid w:val="00FD61C6"/>
    <w:rsid w:val="00FD6A0D"/>
    <w:rsid w:val="00FD6B75"/>
    <w:rsid w:val="00FD7128"/>
    <w:rsid w:val="00FD7153"/>
    <w:rsid w:val="00FE0041"/>
    <w:rsid w:val="00FE0AF3"/>
    <w:rsid w:val="00FE0C56"/>
    <w:rsid w:val="00FE14A6"/>
    <w:rsid w:val="00FE1868"/>
    <w:rsid w:val="00FE1C40"/>
    <w:rsid w:val="00FE1CB6"/>
    <w:rsid w:val="00FE24D4"/>
    <w:rsid w:val="00FE260A"/>
    <w:rsid w:val="00FE2C05"/>
    <w:rsid w:val="00FE2F44"/>
    <w:rsid w:val="00FE36BB"/>
    <w:rsid w:val="00FE39C8"/>
    <w:rsid w:val="00FE4457"/>
    <w:rsid w:val="00FE45F1"/>
    <w:rsid w:val="00FE46BB"/>
    <w:rsid w:val="00FE5023"/>
    <w:rsid w:val="00FE5127"/>
    <w:rsid w:val="00FE540F"/>
    <w:rsid w:val="00FE54C7"/>
    <w:rsid w:val="00FE5CFB"/>
    <w:rsid w:val="00FE5D0C"/>
    <w:rsid w:val="00FE5EB8"/>
    <w:rsid w:val="00FE6264"/>
    <w:rsid w:val="00FE670B"/>
    <w:rsid w:val="00FE6717"/>
    <w:rsid w:val="00FE6760"/>
    <w:rsid w:val="00FE7289"/>
    <w:rsid w:val="00FE75C5"/>
    <w:rsid w:val="00FE767C"/>
    <w:rsid w:val="00FF04D1"/>
    <w:rsid w:val="00FF05B2"/>
    <w:rsid w:val="00FF0650"/>
    <w:rsid w:val="00FF0901"/>
    <w:rsid w:val="00FF1032"/>
    <w:rsid w:val="00FF1340"/>
    <w:rsid w:val="00FF15B3"/>
    <w:rsid w:val="00FF17BA"/>
    <w:rsid w:val="00FF1833"/>
    <w:rsid w:val="00FF1A34"/>
    <w:rsid w:val="00FF1AA5"/>
    <w:rsid w:val="00FF25B9"/>
    <w:rsid w:val="00FF264E"/>
    <w:rsid w:val="00FF3050"/>
    <w:rsid w:val="00FF312D"/>
    <w:rsid w:val="00FF3584"/>
    <w:rsid w:val="00FF3A8F"/>
    <w:rsid w:val="00FF3A9E"/>
    <w:rsid w:val="00FF3D84"/>
    <w:rsid w:val="00FF4628"/>
    <w:rsid w:val="00FF4669"/>
    <w:rsid w:val="00FF4EC2"/>
    <w:rsid w:val="00FF549F"/>
    <w:rsid w:val="00FF5DC4"/>
    <w:rsid w:val="00FF5F7B"/>
    <w:rsid w:val="00FF65E0"/>
    <w:rsid w:val="00FF73D7"/>
    <w:rsid w:val="00FF7E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21"/>
    <o:shapelayout v:ext="edit">
      <o:idmap v:ext="edit" data="1"/>
    </o:shapelayout>
  </w:shapeDefaults>
  <w:decimalSymbol w:val=","/>
  <w:listSeparator w:val=";"/>
  <w14:docId w14:val="7830D200"/>
  <w15:docId w15:val="{F90E0D0E-37F4-49A0-A5F2-80B8DC42F1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D2172"/>
    <w:pPr>
      <w:spacing w:line="360" w:lineRule="auto"/>
      <w:jc w:val="both"/>
    </w:pPr>
    <w:rPr>
      <w:rFonts w:ascii="Times New Roman" w:hAnsi="Times New Roman" w:cs="Times New Roman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A1954"/>
    <w:pPr>
      <w:keepNext/>
      <w:keepLines/>
      <w:spacing w:before="480" w:after="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92F74"/>
    <w:pPr>
      <w:keepNext/>
      <w:keepLines/>
      <w:spacing w:before="200" w:after="0"/>
      <w:outlineLvl w:val="1"/>
    </w:pPr>
    <w:rPr>
      <w:rFonts w:eastAsiaTheme="majorEastAsia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05DB9"/>
    <w:pPr>
      <w:keepNext/>
      <w:keepLines/>
      <w:spacing w:after="0"/>
      <w:outlineLvl w:val="2"/>
    </w:pPr>
    <w:rPr>
      <w:rFonts w:eastAsiaTheme="majorEastAsia"/>
      <w:b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043A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43AF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1A1954"/>
    <w:rPr>
      <w:rFonts w:ascii="Times" w:eastAsiaTheme="majorEastAsia" w:hAnsi="Times" w:cstheme="majorBidi"/>
      <w:b/>
      <w:bCs/>
      <w:sz w:val="28"/>
      <w:szCs w:val="28"/>
      <w:lang w:val="en-US"/>
    </w:rPr>
  </w:style>
  <w:style w:type="character" w:styleId="Hyperlink">
    <w:name w:val="Hyperlink"/>
    <w:basedOn w:val="DefaultParagraphFont"/>
    <w:uiPriority w:val="99"/>
    <w:unhideWhenUsed/>
    <w:rsid w:val="000043AF"/>
    <w:rPr>
      <w:color w:val="0000FF"/>
      <w:u w:val="single"/>
    </w:rPr>
  </w:style>
  <w:style w:type="paragraph" w:styleId="NoSpacing">
    <w:name w:val="No Spacing"/>
    <w:uiPriority w:val="1"/>
    <w:qFormat/>
    <w:rsid w:val="000238C0"/>
    <w:pPr>
      <w:spacing w:after="0" w:line="360" w:lineRule="auto"/>
    </w:pPr>
    <w:rPr>
      <w:rFonts w:ascii="Times" w:hAnsi="Times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D92F74"/>
    <w:rPr>
      <w:rFonts w:ascii="Times" w:eastAsiaTheme="majorEastAsia" w:hAnsi="Times" w:cs="Arial"/>
      <w:b/>
      <w:bCs/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FF46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70C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70C6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70C63"/>
    <w:rPr>
      <w:rFonts w:ascii="Times" w:hAnsi="Times" w:cs="Arial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0C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0C63"/>
    <w:rPr>
      <w:rFonts w:ascii="Times" w:hAnsi="Times" w:cs="Arial"/>
      <w:b/>
      <w:bCs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D624E6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BB30B4"/>
  </w:style>
  <w:style w:type="character" w:styleId="Strong">
    <w:name w:val="Strong"/>
    <w:basedOn w:val="DefaultParagraphFont"/>
    <w:uiPriority w:val="22"/>
    <w:qFormat/>
    <w:rsid w:val="00647794"/>
    <w:rPr>
      <w:b/>
      <w:bCs/>
    </w:rPr>
  </w:style>
  <w:style w:type="character" w:customStyle="1" w:styleId="Heading3Char">
    <w:name w:val="Heading 3 Char"/>
    <w:basedOn w:val="DefaultParagraphFont"/>
    <w:link w:val="Heading3"/>
    <w:uiPriority w:val="9"/>
    <w:rsid w:val="00605DB9"/>
    <w:rPr>
      <w:rFonts w:ascii="Times New Roman" w:eastAsiaTheme="majorEastAsia" w:hAnsi="Times New Roman" w:cs="Times New Roman"/>
      <w:b/>
      <w:color w:val="000000" w:themeColor="text1"/>
      <w:lang w:val="en-US"/>
    </w:rPr>
  </w:style>
  <w:style w:type="character" w:customStyle="1" w:styleId="MathematicaFormatTextForm">
    <w:name w:val="MathematicaFormatTextForm"/>
    <w:uiPriority w:val="99"/>
    <w:rsid w:val="0050101B"/>
  </w:style>
  <w:style w:type="character" w:styleId="PlaceholderText">
    <w:name w:val="Placeholder Text"/>
    <w:basedOn w:val="DefaultParagraphFont"/>
    <w:uiPriority w:val="99"/>
    <w:semiHidden/>
    <w:rsid w:val="00FE1CB6"/>
    <w:rPr>
      <w:color w:val="808080"/>
    </w:rPr>
  </w:style>
  <w:style w:type="table" w:customStyle="1" w:styleId="PlainTable51">
    <w:name w:val="Plain Table 51"/>
    <w:basedOn w:val="TableNormal"/>
    <w:uiPriority w:val="45"/>
    <w:rsid w:val="00805156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PlainTable11">
    <w:name w:val="Plain Table 11"/>
    <w:basedOn w:val="TableNormal"/>
    <w:uiPriority w:val="41"/>
    <w:rsid w:val="008B51FE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NormalWeb">
    <w:name w:val="Normal (Web)"/>
    <w:basedOn w:val="Normal"/>
    <w:uiPriority w:val="99"/>
    <w:unhideWhenUsed/>
    <w:rsid w:val="00C12856"/>
    <w:pPr>
      <w:spacing w:before="100" w:beforeAutospacing="1" w:after="100" w:afterAutospacing="1" w:line="240" w:lineRule="auto"/>
      <w:jc w:val="left"/>
    </w:pPr>
    <w:rPr>
      <w:rFonts w:eastAsiaTheme="minorEastAsia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69675D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DE26DD"/>
    <w:pPr>
      <w:spacing w:after="0" w:line="240" w:lineRule="auto"/>
    </w:pPr>
    <w:rPr>
      <w:rFonts w:ascii="Times New Roman" w:hAnsi="Times New Roman" w:cs="Times New Roman"/>
      <w:lang w:val="en-US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12316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123167"/>
    <w:rPr>
      <w:rFonts w:ascii="Consolas" w:hAnsi="Consolas" w:cs="Times New Roman"/>
      <w:sz w:val="21"/>
      <w:szCs w:val="21"/>
      <w:lang w:val="en-US"/>
    </w:rPr>
  </w:style>
  <w:style w:type="table" w:styleId="GridTable2">
    <w:name w:val="Grid Table 2"/>
    <w:basedOn w:val="TableNormal"/>
    <w:uiPriority w:val="47"/>
    <w:rsid w:val="00EC0386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E049C"/>
    <w:pPr>
      <w:spacing w:after="0" w:line="240" w:lineRule="auto"/>
    </w:pPr>
    <w:rPr>
      <w:rFonts w:ascii="Consolas" w:hAnsi="Consolas" w:cs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E049C"/>
    <w:rPr>
      <w:rFonts w:ascii="Consolas" w:hAnsi="Consolas" w:cs="Consolas"/>
      <w:sz w:val="20"/>
      <w:szCs w:val="20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6D22E7"/>
  </w:style>
  <w:style w:type="character" w:styleId="Emphasis">
    <w:name w:val="Emphasis"/>
    <w:basedOn w:val="DefaultParagraphFont"/>
    <w:uiPriority w:val="20"/>
    <w:qFormat/>
    <w:rsid w:val="00EC3D5D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869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9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115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1446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1227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957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81377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92468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79991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95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9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82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023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604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471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87223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43292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492449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924870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53081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047527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2021536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4807822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4984876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731827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39057397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6111217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3170253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574180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32582118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5559194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93829220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2077695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2503867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2210495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9406878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4121802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3214878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0939592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2043932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130896928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596907225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06700413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013803613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629244550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308129092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227226987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583027936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76178470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56312389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604340756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337800948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785583083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459225175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1391461198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880042972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220480403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2061174284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697316308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007949830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396052951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823228040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748116762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307854945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1963268235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2038696951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1171869020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810446828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1548105421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329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1653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214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3281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6086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655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19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28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61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5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37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86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9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41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12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40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28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7878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668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4611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278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11994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801763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321356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487385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82330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0790438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7631263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5136134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8014575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218208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8161361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6623370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3572735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29918786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886180407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66566899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70632506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4907251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78645931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4131262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3076142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046479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1623893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8081354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639189838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444500775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318971039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700619147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430052907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508569573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418412346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106848361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910700389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386100670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398433739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571232092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812552988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206212759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1628663410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698266575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1002666592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608612727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1530802030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2138907754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59002953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850098545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545557676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44250505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2102795772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567761672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213857542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81416360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748961987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2047673512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1841850855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1241334464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1837916850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524439708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1973561093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1792900401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<w:div w:id="2038120554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1761027453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18149069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43154427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5233088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720289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<w:div w:id="1929540723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118111469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360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139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485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941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4106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211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78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26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059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370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11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988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8135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184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3362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785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7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989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5521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61036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54018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20942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903606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8945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329347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3628981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8196752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1379001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658943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77802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3324585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9107275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9217564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4914279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2527368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5944842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05285216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73927811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9759016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7991555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401069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3275343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4443860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6610427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9259360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202405450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29038359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29834884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971137933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062056169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2057778850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736975017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645207479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684554177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918711557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117988062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527986174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562133403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400561240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275528639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473983833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328605861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460033442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771240243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257174671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439182823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287786088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881475380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818882866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395395708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322000621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333151971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532117547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1430155197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1837840078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157502064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915551940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1360736838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1440954967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62021856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82461948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1837647058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89105159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6948421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7605597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3606151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035405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355329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9691892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735109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4473837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876634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8024984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083887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777094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5074376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2989619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133003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043856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3028474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5648948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12832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6675562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9217240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0819245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3708785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380105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2066536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9928591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52702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1540776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557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9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72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45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016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16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3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835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662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191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35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9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952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56939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49286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5287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40288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89520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962442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197110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44189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65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45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0416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072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5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556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6136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583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2732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00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430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89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558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9774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1114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4653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8019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084598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69360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08916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9744465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535406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4686477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136043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1270334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2937381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16269474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3870006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83633644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21812283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5962349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56611217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37508453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8413524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3919365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4274943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0181438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7161042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7092939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6920489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030840817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490945845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54552041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467511027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469202689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3299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8231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1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1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610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768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27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459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42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24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287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21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23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7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37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93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93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620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043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54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07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24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942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276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042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270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049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97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74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54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07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39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30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654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7BADAA1-C1C1-4CE8-9730-868C83BD72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275</Words>
  <Characters>8037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oethe-Universität Frankfurt am Main</Company>
  <LinksUpToDate>false</LinksUpToDate>
  <CharactersWithSpaces>92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ederic Strobl;Ernst H.K. Stelzer</dc:creator>
  <cp:keywords/>
  <dc:description/>
  <cp:lastModifiedBy>Frederic Strobl</cp:lastModifiedBy>
  <cp:revision>636</cp:revision>
  <cp:lastPrinted>2017-12-21T17:11:00Z</cp:lastPrinted>
  <dcterms:created xsi:type="dcterms:W3CDTF">2017-04-12T10:06:00Z</dcterms:created>
  <dcterms:modified xsi:type="dcterms:W3CDTF">2018-03-02T11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pa</vt:lpwstr>
  </property>
  <property fmtid="{D5CDD505-2E9C-101B-9397-08002B2CF9AE}" pid="4" name="Mendeley Recent Style Name 0_1">
    <vt:lpwstr>American Psychological Association 6th edition</vt:lpwstr>
  </property>
  <property fmtid="{D5CDD505-2E9C-101B-9397-08002B2CF9AE}" pid="5" name="Mendeley Recent Style Id 1_1">
    <vt:lpwstr>http://www.zotero.org/styles/current-opinion-in-insect-science</vt:lpwstr>
  </property>
  <property fmtid="{D5CDD505-2E9C-101B-9397-08002B2CF9AE}" pid="6" name="Mendeley Recent Style Name 1_1">
    <vt:lpwstr>Current Opinion in Insect Science</vt:lpwstr>
  </property>
  <property fmtid="{D5CDD505-2E9C-101B-9397-08002B2CF9AE}" pid="7" name="Mendeley Recent Style Id 2_1">
    <vt:lpwstr>http://www.zotero.org/styles/development</vt:lpwstr>
  </property>
  <property fmtid="{D5CDD505-2E9C-101B-9397-08002B2CF9AE}" pid="8" name="Mendeley Recent Style Name 2_1">
    <vt:lpwstr>Development</vt:lpwstr>
  </property>
  <property fmtid="{D5CDD505-2E9C-101B-9397-08002B2CF9AE}" pid="9" name="Mendeley Recent Style Id 3_1">
    <vt:lpwstr>http://www.zotero.org/styles/ieee</vt:lpwstr>
  </property>
  <property fmtid="{D5CDD505-2E9C-101B-9397-08002B2CF9AE}" pid="10" name="Mendeley Recent Style Name 3_1">
    <vt:lpwstr>IEEE</vt:lpwstr>
  </property>
  <property fmtid="{D5CDD505-2E9C-101B-9397-08002B2CF9AE}" pid="11" name="Mendeley Recent Style Id 4_1">
    <vt:lpwstr>http://www.zotero.org/styles/modern-humanities-research-association</vt:lpwstr>
  </property>
  <property fmtid="{D5CDD505-2E9C-101B-9397-08002B2CF9AE}" pid="12" name="Mendeley Recent Style Name 4_1">
    <vt:lpwstr>Modern Humanities Research Association 3rd edition (note with bibliography)</vt:lpwstr>
  </property>
  <property fmtid="{D5CDD505-2E9C-101B-9397-08002B2CF9AE}" pid="13" name="Mendeley Recent Style Id 5_1">
    <vt:lpwstr>http://www.zotero.org/styles/modern-language-association</vt:lpwstr>
  </property>
  <property fmtid="{D5CDD505-2E9C-101B-9397-08002B2CF9AE}" pid="14" name="Mendeley Recent Style Name 5_1">
    <vt:lpwstr>Modern Language Association 7th edition</vt:lpwstr>
  </property>
  <property fmtid="{D5CDD505-2E9C-101B-9397-08002B2CF9AE}" pid="15" name="Mendeley Recent Style Id 6_1">
    <vt:lpwstr>http://www.zotero.org/styles/nature</vt:lpwstr>
  </property>
  <property fmtid="{D5CDD505-2E9C-101B-9397-08002B2CF9AE}" pid="16" name="Mendeley Recent Style Name 6_1">
    <vt:lpwstr>Nature</vt:lpwstr>
  </property>
  <property fmtid="{D5CDD505-2E9C-101B-9397-08002B2CF9AE}" pid="17" name="Mendeley Recent Style Id 7_1">
    <vt:lpwstr>http://www.zotero.org/styles/nature-protocols</vt:lpwstr>
  </property>
  <property fmtid="{D5CDD505-2E9C-101B-9397-08002B2CF9AE}" pid="18" name="Mendeley Recent Style Name 7_1">
    <vt:lpwstr>Nature Protocols</vt:lpwstr>
  </property>
  <property fmtid="{D5CDD505-2E9C-101B-9397-08002B2CF9AE}" pid="19" name="Mendeley Recent Style Id 8_1">
    <vt:lpwstr>http://www.zotero.org/styles/plos-one</vt:lpwstr>
  </property>
  <property fmtid="{D5CDD505-2E9C-101B-9397-08002B2CF9AE}" pid="20" name="Mendeley Recent Style Name 8_1">
    <vt:lpwstr>PLOS ONE</vt:lpwstr>
  </property>
  <property fmtid="{D5CDD505-2E9C-101B-9397-08002B2CF9AE}" pid="21" name="Mendeley Recent Style Id 9_1">
    <vt:lpwstr>http://www.zotero.org/styles/science</vt:lpwstr>
  </property>
  <property fmtid="{D5CDD505-2E9C-101B-9397-08002B2CF9AE}" pid="22" name="Mendeley Recent Style Name 9_1">
    <vt:lpwstr>Science</vt:lpwstr>
  </property>
  <property fmtid="{D5CDD505-2E9C-101B-9397-08002B2CF9AE}" pid="23" name="_DocHome">
    <vt:i4>-2075735482</vt:i4>
  </property>
  <property fmtid="{D5CDD505-2E9C-101B-9397-08002B2CF9AE}" pid="24" name="Mendeley Unique User Id_1">
    <vt:lpwstr>c553eff9-656a-3578-a248-3f49d6d7eccd</vt:lpwstr>
  </property>
  <property fmtid="{D5CDD505-2E9C-101B-9397-08002B2CF9AE}" pid="25" name="Mendeley Citation Style_1">
    <vt:lpwstr>http://www.zotero.org/styles/nature</vt:lpwstr>
  </property>
</Properties>
</file>